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6E216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6E216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6E216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6E216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6F50BC" w:rsidRDefault="006E2166" w:rsidP="004B59D5">
      <w:pPr>
        <w:spacing w:after="0" w:line="480" w:lineRule="auto"/>
        <w:ind w:firstLine="720"/>
        <w:jc w:val="center"/>
        <w:rPr>
          <w:rFonts w:ascii="Times New Roman" w:hAnsi="Times New Roman" w:cs="Times New Roman"/>
          <w:b/>
          <w:sz w:val="24"/>
          <w:szCs w:val="24"/>
        </w:rPr>
      </w:pPr>
      <w:bookmarkStart w:id="0" w:name="_GoBack"/>
      <w:r>
        <w:rPr>
          <w:rFonts w:ascii="Times New Roman" w:hAnsi="Times New Roman" w:cs="Times New Roman"/>
          <w:b/>
          <w:sz w:val="24"/>
          <w:szCs w:val="24"/>
        </w:rPr>
        <w:t>Childhood T</w:t>
      </w:r>
      <w:r w:rsidRPr="006F50BC">
        <w:rPr>
          <w:rFonts w:ascii="Times New Roman" w:hAnsi="Times New Roman" w:cs="Times New Roman"/>
          <w:b/>
          <w:sz w:val="24"/>
          <w:szCs w:val="24"/>
        </w:rPr>
        <w:t>rauma</w:t>
      </w:r>
    </w:p>
    <w:p w:rsidR="00F35F23" w:rsidRDefault="006E2166" w:rsidP="00AC04D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ntroduction:</w:t>
      </w:r>
    </w:p>
    <w:p w:rsidR="00E3046E" w:rsidRDefault="006E2166" w:rsidP="00AC04DA">
      <w:pPr>
        <w:spacing w:after="0" w:line="480" w:lineRule="auto"/>
        <w:jc w:val="both"/>
        <w:rPr>
          <w:rFonts w:ascii="Times New Roman" w:hAnsi="Times New Roman" w:cs="Times New Roman"/>
          <w:sz w:val="24"/>
          <w:szCs w:val="24"/>
        </w:rPr>
      </w:pPr>
      <w:r w:rsidRPr="00865754">
        <w:rPr>
          <w:rFonts w:ascii="Times New Roman" w:hAnsi="Times New Roman" w:cs="Times New Roman"/>
          <w:sz w:val="24"/>
          <w:szCs w:val="24"/>
        </w:rPr>
        <w:t xml:space="preserve">                 Childhood </w:t>
      </w:r>
      <w:r>
        <w:rPr>
          <w:rFonts w:ascii="Times New Roman" w:hAnsi="Times New Roman" w:cs="Times New Roman"/>
          <w:sz w:val="24"/>
          <w:szCs w:val="24"/>
        </w:rPr>
        <w:t xml:space="preserve">plays a critical role in personality formation of any individual. A normal childhood ensures that child grows up to a happy, healthy, balanced and successful individual. But </w:t>
      </w:r>
      <w:r w:rsidR="00CF1221">
        <w:rPr>
          <w:rFonts w:ascii="Times New Roman" w:hAnsi="Times New Roman" w:cs="Times New Roman"/>
          <w:sz w:val="24"/>
          <w:szCs w:val="24"/>
        </w:rPr>
        <w:t>witnessing or experiencing any form of violation as a child can lead to serious distortion in the personality of a child</w:t>
      </w:r>
      <w:r w:rsidR="001E27E9">
        <w:rPr>
          <w:rFonts w:ascii="Times New Roman" w:hAnsi="Times New Roman" w:cs="Times New Roman"/>
          <w:sz w:val="24"/>
          <w:szCs w:val="24"/>
        </w:rPr>
        <w:t xml:space="preserve">. According to the National Institute of Mental Health USA, childhood </w:t>
      </w:r>
      <w:r w:rsidR="008C78EF">
        <w:rPr>
          <w:rFonts w:ascii="Times New Roman" w:hAnsi="Times New Roman" w:cs="Times New Roman"/>
          <w:sz w:val="24"/>
          <w:szCs w:val="24"/>
        </w:rPr>
        <w:t>trauma refers to any experience that is emotionally painful or distressful for a child that leaves long-las</w:t>
      </w:r>
      <w:r>
        <w:rPr>
          <w:rFonts w:ascii="Times New Roman" w:hAnsi="Times New Roman" w:cs="Times New Roman"/>
          <w:sz w:val="24"/>
          <w:szCs w:val="24"/>
        </w:rPr>
        <w:t>t</w:t>
      </w:r>
      <w:r w:rsidR="00E74D5E">
        <w:rPr>
          <w:rFonts w:ascii="Times New Roman" w:hAnsi="Times New Roman" w:cs="Times New Roman"/>
          <w:sz w:val="24"/>
          <w:szCs w:val="24"/>
        </w:rPr>
        <w:t>ing mental and physical effects. This research paper will take into account various types of traumas</w:t>
      </w:r>
      <w:r w:rsidR="00001799">
        <w:rPr>
          <w:rFonts w:ascii="Times New Roman" w:hAnsi="Times New Roman" w:cs="Times New Roman"/>
          <w:sz w:val="24"/>
          <w:szCs w:val="24"/>
        </w:rPr>
        <w:t xml:space="preserve"> an</w:t>
      </w:r>
      <w:r w:rsidR="000D6549">
        <w:rPr>
          <w:rFonts w:ascii="Times New Roman" w:hAnsi="Times New Roman" w:cs="Times New Roman"/>
          <w:sz w:val="24"/>
          <w:szCs w:val="24"/>
        </w:rPr>
        <w:t>d their impact on children.</w:t>
      </w:r>
    </w:p>
    <w:p w:rsidR="00AC5E8D" w:rsidRDefault="006E2166" w:rsidP="00AC04DA">
      <w:pPr>
        <w:spacing w:after="0" w:line="480" w:lineRule="auto"/>
        <w:jc w:val="both"/>
        <w:rPr>
          <w:rFonts w:ascii="Times New Roman" w:hAnsi="Times New Roman" w:cs="Times New Roman"/>
          <w:b/>
          <w:sz w:val="24"/>
          <w:szCs w:val="24"/>
        </w:rPr>
      </w:pPr>
      <w:r w:rsidRPr="00AC5E8D">
        <w:rPr>
          <w:rFonts w:ascii="Times New Roman" w:hAnsi="Times New Roman" w:cs="Times New Roman"/>
          <w:b/>
          <w:sz w:val="24"/>
          <w:szCs w:val="24"/>
        </w:rPr>
        <w:t>Research Methodology:</w:t>
      </w:r>
    </w:p>
    <w:p w:rsidR="00AC5E8D" w:rsidRPr="00AC5E8D"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Various studies have discussed the various aspects of chil</w:t>
      </w:r>
      <w:r w:rsidR="000D6549">
        <w:rPr>
          <w:rFonts w:ascii="Times New Roman" w:hAnsi="Times New Roman" w:cs="Times New Roman"/>
          <w:sz w:val="24"/>
          <w:szCs w:val="24"/>
        </w:rPr>
        <w:t xml:space="preserve">dhood trauma. </w:t>
      </w:r>
      <w:r w:rsidR="00C65663">
        <w:rPr>
          <w:rFonts w:ascii="Times New Roman" w:hAnsi="Times New Roman" w:cs="Times New Roman"/>
          <w:sz w:val="24"/>
          <w:szCs w:val="24"/>
        </w:rPr>
        <w:t>This research paper is using secondary</w:t>
      </w:r>
      <w:r w:rsidR="009D26C2">
        <w:rPr>
          <w:rFonts w:ascii="Times New Roman" w:hAnsi="Times New Roman" w:cs="Times New Roman"/>
          <w:sz w:val="24"/>
          <w:szCs w:val="24"/>
        </w:rPr>
        <w:t xml:space="preserve"> research methodology</w:t>
      </w:r>
      <w:r w:rsidR="00C65663">
        <w:rPr>
          <w:rFonts w:ascii="Times New Roman" w:hAnsi="Times New Roman" w:cs="Times New Roman"/>
          <w:sz w:val="24"/>
          <w:szCs w:val="24"/>
        </w:rPr>
        <w:t xml:space="preserve"> for gathering the facts and </w:t>
      </w:r>
      <w:r w:rsidR="00B140AB">
        <w:rPr>
          <w:rFonts w:ascii="Times New Roman" w:hAnsi="Times New Roman" w:cs="Times New Roman"/>
          <w:sz w:val="24"/>
          <w:szCs w:val="24"/>
        </w:rPr>
        <w:t xml:space="preserve">information regarding the </w:t>
      </w:r>
      <w:r w:rsidR="00A040D5">
        <w:rPr>
          <w:rFonts w:ascii="Times New Roman" w:hAnsi="Times New Roman" w:cs="Times New Roman"/>
          <w:sz w:val="24"/>
          <w:szCs w:val="24"/>
        </w:rPr>
        <w:t>types of trauma and the ways</w:t>
      </w:r>
      <w:r w:rsidR="00B140AB">
        <w:rPr>
          <w:rFonts w:ascii="Times New Roman" w:hAnsi="Times New Roman" w:cs="Times New Roman"/>
          <w:sz w:val="24"/>
          <w:szCs w:val="24"/>
        </w:rPr>
        <w:t xml:space="preserve"> in which </w:t>
      </w:r>
      <w:r w:rsidR="00A040D5">
        <w:rPr>
          <w:rFonts w:ascii="Times New Roman" w:hAnsi="Times New Roman" w:cs="Times New Roman"/>
          <w:sz w:val="24"/>
          <w:szCs w:val="24"/>
        </w:rPr>
        <w:t>it affects a child in the long term.</w:t>
      </w:r>
    </w:p>
    <w:p w:rsidR="00F522E4" w:rsidRDefault="006E2166" w:rsidP="00AC04D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A040D5"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Trauma is the most</w:t>
      </w:r>
      <w:r w:rsidR="006261C4">
        <w:rPr>
          <w:rFonts w:ascii="Times New Roman" w:hAnsi="Times New Roman" w:cs="Times New Roman"/>
          <w:sz w:val="24"/>
          <w:szCs w:val="24"/>
        </w:rPr>
        <w:t xml:space="preserve"> misunderstood terminology, as it is often limited to the events that occur in one's life but in reality, it also includes those events </w:t>
      </w:r>
      <w:r w:rsidR="00154381">
        <w:rPr>
          <w:rFonts w:ascii="Times New Roman" w:hAnsi="Times New Roman" w:cs="Times New Roman"/>
          <w:sz w:val="24"/>
          <w:szCs w:val="24"/>
        </w:rPr>
        <w:t xml:space="preserve">that </w:t>
      </w:r>
      <w:r w:rsidR="00A10C61">
        <w:rPr>
          <w:rFonts w:ascii="Times New Roman" w:hAnsi="Times New Roman" w:cs="Times New Roman"/>
          <w:sz w:val="24"/>
          <w:szCs w:val="24"/>
        </w:rPr>
        <w:t>don’t happen in one’s life that cau</w:t>
      </w:r>
      <w:r w:rsidR="006538C0">
        <w:rPr>
          <w:rFonts w:ascii="Times New Roman" w:hAnsi="Times New Roman" w:cs="Times New Roman"/>
          <w:sz w:val="24"/>
          <w:szCs w:val="24"/>
        </w:rPr>
        <w:t>ses long-lasting impacts.  Childhood</w:t>
      </w:r>
      <w:r w:rsidR="00DA3740">
        <w:rPr>
          <w:rFonts w:ascii="Times New Roman" w:hAnsi="Times New Roman" w:cs="Times New Roman"/>
          <w:sz w:val="24"/>
          <w:szCs w:val="24"/>
        </w:rPr>
        <w:t xml:space="preserve"> trauma includes the emotional, mental or physical abuses that are done to a child in the home or outside the home by the known or unknown person. </w:t>
      </w:r>
      <w:r w:rsidR="00FB2B7D">
        <w:rPr>
          <w:rFonts w:ascii="Times New Roman" w:hAnsi="Times New Roman" w:cs="Times New Roman"/>
          <w:sz w:val="24"/>
          <w:szCs w:val="24"/>
        </w:rPr>
        <w:t xml:space="preserve">Witnessing violence in home or outsides in the community can also result in trauma.  </w:t>
      </w:r>
      <w:r w:rsidR="00FB2B7D">
        <w:rPr>
          <w:rFonts w:ascii="Times New Roman" w:hAnsi="Times New Roman" w:cs="Times New Roman"/>
          <w:sz w:val="24"/>
          <w:szCs w:val="24"/>
        </w:rPr>
        <w:lastRenderedPageBreak/>
        <w:t xml:space="preserve">This trauma includes the deprivations such as emotional, or physical neglect or the lack of affectionate events </w:t>
      </w:r>
      <w:r w:rsidR="009B0BDD">
        <w:rPr>
          <w:rFonts w:ascii="Times New Roman" w:hAnsi="Times New Roman" w:cs="Times New Roman"/>
          <w:sz w:val="24"/>
          <w:szCs w:val="24"/>
        </w:rPr>
        <w:t>in childhood</w:t>
      </w:r>
      <w:r w:rsidR="00FB2B7D">
        <w:rPr>
          <w:rFonts w:ascii="Times New Roman" w:hAnsi="Times New Roman" w:cs="Times New Roman"/>
          <w:sz w:val="24"/>
          <w:szCs w:val="24"/>
        </w:rPr>
        <w:t xml:space="preserve">. </w:t>
      </w:r>
    </w:p>
    <w:p w:rsidR="002248DF"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Studies indicate </w:t>
      </w:r>
      <w:r w:rsidR="00E87CB3">
        <w:rPr>
          <w:rFonts w:ascii="Times New Roman" w:hAnsi="Times New Roman" w:cs="Times New Roman"/>
          <w:sz w:val="24"/>
          <w:szCs w:val="24"/>
        </w:rPr>
        <w:t xml:space="preserve">the specific outcomes that are associated with childhood </w:t>
      </w:r>
      <w:r w:rsidR="00304589">
        <w:rPr>
          <w:rFonts w:ascii="Times New Roman" w:hAnsi="Times New Roman" w:cs="Times New Roman"/>
          <w:sz w:val="24"/>
          <w:szCs w:val="24"/>
        </w:rPr>
        <w:t>physical abuse such as aggression, low self-</w:t>
      </w:r>
      <w:r w:rsidR="000741B4">
        <w:rPr>
          <w:rFonts w:ascii="Times New Roman" w:hAnsi="Times New Roman" w:cs="Times New Roman"/>
          <w:sz w:val="24"/>
          <w:szCs w:val="24"/>
        </w:rPr>
        <w:t>esteem and</w:t>
      </w:r>
      <w:r w:rsidR="00304589">
        <w:rPr>
          <w:rFonts w:ascii="Times New Roman" w:hAnsi="Times New Roman" w:cs="Times New Roman"/>
          <w:sz w:val="24"/>
          <w:szCs w:val="24"/>
        </w:rPr>
        <w:t xml:space="preserve"> maladaptive sexual behavior with </w:t>
      </w:r>
      <w:r w:rsidR="000741B4">
        <w:rPr>
          <w:rFonts w:ascii="Times New Roman" w:hAnsi="Times New Roman" w:cs="Times New Roman"/>
          <w:sz w:val="24"/>
          <w:szCs w:val="24"/>
        </w:rPr>
        <w:t xml:space="preserve">sexual abuse. Abuse in childhood damage the child's sense of self which also leads to self-destructive behaviors. </w:t>
      </w:r>
      <w:r w:rsidR="007D41ED">
        <w:rPr>
          <w:rFonts w:ascii="Times New Roman" w:hAnsi="Times New Roman" w:cs="Times New Roman"/>
          <w:sz w:val="24"/>
          <w:szCs w:val="24"/>
        </w:rPr>
        <w:t xml:space="preserve">Childhood trauma can have various causes and its effects are also numerous. </w:t>
      </w:r>
      <w:r w:rsidR="00362216">
        <w:rPr>
          <w:rFonts w:ascii="Times New Roman" w:hAnsi="Times New Roman" w:cs="Times New Roman"/>
          <w:sz w:val="24"/>
          <w:szCs w:val="24"/>
        </w:rPr>
        <w:t>The pattern has been observed in the studi</w:t>
      </w:r>
      <w:r w:rsidR="008815D2">
        <w:rPr>
          <w:rFonts w:ascii="Times New Roman" w:hAnsi="Times New Roman" w:cs="Times New Roman"/>
          <w:sz w:val="24"/>
          <w:szCs w:val="24"/>
        </w:rPr>
        <w:t xml:space="preserve">es that children who experience </w:t>
      </w:r>
      <w:r w:rsidR="00E56C48">
        <w:rPr>
          <w:rFonts w:ascii="Times New Roman" w:hAnsi="Times New Roman" w:cs="Times New Roman"/>
          <w:sz w:val="24"/>
          <w:szCs w:val="24"/>
        </w:rPr>
        <w:t>one</w:t>
      </w:r>
      <w:r w:rsidR="008815D2">
        <w:rPr>
          <w:rFonts w:ascii="Times New Roman" w:hAnsi="Times New Roman" w:cs="Times New Roman"/>
          <w:sz w:val="24"/>
          <w:szCs w:val="24"/>
        </w:rPr>
        <w:t xml:space="preserve"> </w:t>
      </w:r>
      <w:r w:rsidR="00E56C48">
        <w:rPr>
          <w:rFonts w:ascii="Times New Roman" w:hAnsi="Times New Roman" w:cs="Times New Roman"/>
          <w:sz w:val="24"/>
          <w:szCs w:val="24"/>
        </w:rPr>
        <w:t>form of abuse are more likely to experience some o</w:t>
      </w:r>
      <w:r w:rsidR="00537CFC">
        <w:rPr>
          <w:rFonts w:ascii="Times New Roman" w:hAnsi="Times New Roman" w:cs="Times New Roman"/>
          <w:sz w:val="24"/>
          <w:szCs w:val="24"/>
        </w:rPr>
        <w:t xml:space="preserve">ther form of abuse. The abusive event can occur in nay despite the demographics and social quo but it is </w:t>
      </w:r>
      <w:r w:rsidR="00C83A5F">
        <w:rPr>
          <w:rFonts w:ascii="Times New Roman" w:hAnsi="Times New Roman" w:cs="Times New Roman"/>
          <w:sz w:val="24"/>
          <w:szCs w:val="24"/>
        </w:rPr>
        <w:t xml:space="preserve">observed that children belonging to families with social and financial disadvantage are more prone to the </w:t>
      </w:r>
      <w:r w:rsidR="005B68ED">
        <w:rPr>
          <w:rFonts w:ascii="Times New Roman" w:hAnsi="Times New Roman" w:cs="Times New Roman"/>
          <w:sz w:val="24"/>
          <w:szCs w:val="24"/>
        </w:rPr>
        <w:t>abuse</w:t>
      </w:r>
      <w:r w:rsidR="00AB1357">
        <w:rPr>
          <w:rFonts w:ascii="Times New Roman" w:hAnsi="Times New Roman" w:cs="Times New Roman"/>
          <w:sz w:val="24"/>
          <w:szCs w:val="24"/>
        </w:rPr>
        <w:fldChar w:fldCharType="begin"/>
      </w:r>
      <w:r w:rsidR="00AB1357">
        <w:rPr>
          <w:rFonts w:ascii="Times New Roman" w:hAnsi="Times New Roman" w:cs="Times New Roman"/>
          <w:sz w:val="24"/>
          <w:szCs w:val="24"/>
        </w:rPr>
        <w:instrText xml:space="preserve"> ADDIN ZOTERO_ITEM CSL_CITATION {"citationID":"BrwLa0kD","properties":{"formattedCitation":"(Mullen et al.)","plainCitation":"(Mullen et al.)","noteIndex":0},"citationItems":[{"id":1727,"uris":["http://zotero.org/users/local/KZl8ZL3A/items/NYXDRNMS"],"uri":["http://zotero.org/users/local/KZl8ZL3A/items/NYXDRNMS"],"itemData":{"id":1727,"type":"article-journal","title":"The long-term impact of the physical, emotional, and sexual abuse of children: A community study","container-title":"Child Abuse &amp; Neglect","page":"7-21","volume":"20","issue":"1","source":"ScienceDirect","abstract":"The associations between giving a history of physical, emotional, and sexual abuse in children and a range of mental health, interpersonal, and sexual problems in adult life were examined in a community sample of women. Abuse was defined to establish groups giving histories of unequivocal victimization. A history of any form of abuse was associated with increased rates of psychopathology, sexual difficulties, decreased self-esteem, and interpersonal problems. The similarities between the three forms of abuse in terms of their association with negative adult outcomes was more apparent than any differences, though there was a trend for sexual abuse to be particularly associated to sexual problems, emotional abuse to low self-esteem, and physical abuse to marital breakdown. Abuse of all types was more frequent in those from disturbed and disrupted family backgrounds. The background factors associated with reports of abuse were themselves often associated to the same range of negative adult outcomes as for abuse. Logistic regressions indicated that some, though not all, of the apparent associations between abuse and adult problems was accounted for by this matrix of childhood disadvantage from which abuse so often emerged.\nRésumé\nFrench abstract not available at time of publication.\nResumen\nEn esta investigación se examinaron, en una muestra comunitaria de mujeres, las asociaciones entre la existencia de una historia de maltrato físico, maltrato emocional o abuso sexual en la infancia y una serie de problemas sexuales, interpersonales y de salud mental en la vida adulta. El maltrato fue definido de forma que se establecieran grupos con historias de victimización inequívocas. Una historia de cualquier forma de maltrato estaba asociada con aumento en las tasas de psicopatología, dificultades sexuales y problemas interpersonales y un descenso en la autoestima. Las semejanzas entre las tres formas de maltrato en cuanto a su asociación con consecuencias negativas en la época adulta eran más aparentes que cualquier diferencia. Sin embargo, se observaba una tendencia a que el abuso sexual estuviera particularmente asociado con problemas sexuales, el maltrato emocional con una baja autoestima y el maltrato físico con fracaso matrimonial. El maltrato de cualquier tipo se daba de manera más frecuente en aquellos sujetos con historias familiares alteradas y desorganizadas. Los factores de la historia familiar asociados con los informes de maltrato estaban, ellos mismos, a menudo asociados con el mismo rango de consecuencias negativas adultas que se habían asociado con el maltrato. Los análisis de regresión logística indicaron que algunas, aunque no todas, de las aparentes asociaciones entre maltrato y problemas adultos eran explicadas por dicha matriz de desventaja infantil, a partir de la cual emerge el maltrato tan frecuentemente.","DOI":"10.1016/0145-2134(95)00112-3","ISSN":"0145-2134","shortTitle":"The long-term impact of the physical, emotional, and sexual abuse of children","journalAbbreviation":"Child Abuse &amp; Neglect","author":[{"family":"Mullen","given":"P. E."},{"family":"Martin","given":"J. L."},{"family":"Anderson","given":"J. C."},{"family":"Romans","given":"S. E."},{"family":"Herbison","given":"G. P."}],"issued":{"date-parts":[["1996",1,1]]}}}],"schema":"https://github.com/citation-style-language/schema/raw/master/csl-citation.json"} </w:instrText>
      </w:r>
      <w:r w:rsidR="00AB1357">
        <w:rPr>
          <w:rFonts w:ascii="Times New Roman" w:hAnsi="Times New Roman" w:cs="Times New Roman"/>
          <w:sz w:val="24"/>
          <w:szCs w:val="24"/>
        </w:rPr>
        <w:fldChar w:fldCharType="separate"/>
      </w:r>
      <w:r w:rsidR="00AB1357" w:rsidRPr="00AB1357">
        <w:rPr>
          <w:rFonts w:ascii="Times New Roman" w:hAnsi="Times New Roman" w:cs="Times New Roman"/>
          <w:sz w:val="24"/>
        </w:rPr>
        <w:t>(Mullen et al.)</w:t>
      </w:r>
      <w:r w:rsidR="00AB1357">
        <w:rPr>
          <w:rFonts w:ascii="Times New Roman" w:hAnsi="Times New Roman" w:cs="Times New Roman"/>
          <w:sz w:val="24"/>
          <w:szCs w:val="24"/>
        </w:rPr>
        <w:fldChar w:fldCharType="end"/>
      </w:r>
      <w:r w:rsidR="00F946DB">
        <w:rPr>
          <w:rFonts w:ascii="Times New Roman" w:hAnsi="Times New Roman" w:cs="Times New Roman"/>
          <w:sz w:val="24"/>
          <w:szCs w:val="24"/>
        </w:rPr>
        <w:t xml:space="preserve">. </w:t>
      </w:r>
      <w:r w:rsidR="00FF5E92">
        <w:rPr>
          <w:rFonts w:ascii="Times New Roman" w:hAnsi="Times New Roman" w:cs="Times New Roman"/>
          <w:sz w:val="24"/>
          <w:szCs w:val="24"/>
        </w:rPr>
        <w:t xml:space="preserve">Revictimization is really common in women who have been sexually abused in their childhood. </w:t>
      </w:r>
      <w:r w:rsidR="00381F14">
        <w:rPr>
          <w:rFonts w:ascii="Times New Roman" w:hAnsi="Times New Roman" w:cs="Times New Roman"/>
          <w:sz w:val="24"/>
          <w:szCs w:val="24"/>
        </w:rPr>
        <w:t xml:space="preserve">The rape victims of child abuse </w:t>
      </w:r>
      <w:r w:rsidR="00E2486A">
        <w:rPr>
          <w:rFonts w:ascii="Times New Roman" w:hAnsi="Times New Roman" w:cs="Times New Roman"/>
          <w:sz w:val="24"/>
          <w:szCs w:val="24"/>
        </w:rPr>
        <w:t>are more likely to experience abuse from their husbands or boyfriends</w:t>
      </w:r>
      <w:r w:rsidR="00A56B91">
        <w:rPr>
          <w:rFonts w:ascii="Times New Roman" w:hAnsi="Times New Roman" w:cs="Times New Roman"/>
          <w:sz w:val="24"/>
          <w:szCs w:val="24"/>
        </w:rPr>
        <w:fldChar w:fldCharType="begin"/>
      </w:r>
      <w:r w:rsidR="00A56B91">
        <w:rPr>
          <w:rFonts w:ascii="Times New Roman" w:hAnsi="Times New Roman" w:cs="Times New Roman"/>
          <w:sz w:val="24"/>
          <w:szCs w:val="24"/>
        </w:rPr>
        <w:instrText xml:space="preserve"> ADDIN ZOTERO_ITEM CSL_CITATION {"citationID":"fyilOgqu","properties":{"formattedCitation":"(Green)","plainCitation":"(Green)","noteIndex":0},"citationItems":[{"id":1729,"uris":["http://zotero.org/users/local/KZl8ZL3A/items/3ERJZLVS"],"uri":["http://zotero.org/users/local/KZl8ZL3A/items/3ERJZLVS"],"itemData":{"id":1729,"type":"article-journal","title":"Child Sexual Abuse: Immediate and Long-Term Effects and Intervention","container-title":"Journal of the American Academy of Child &amp; Adolescent Psychiatry","page":"890-902","volume":"32","issue":"5","source":"ScienceDirect","abstract":"Objective\nThe primary purpose of this review is to highlight the progress made in the area of child sexual abuse during the recent decade and to identify the gaps in our current knowledge about this syndrome.\nMethod\nMore than 100 articles on child sexual abuse were reviewed, the majority written from 1980 to the present concerning the demographics of child sexual abuse, the psychological effects of child sexual victimization, the psychopathology encountered in adult survivors of child sexual abuse, hypotheses regarding the nature of the trauma, a critique of the research, and approaches to intervention.\nResults\nAlthough a wide variety of psychological sequelae have been documented in sexually abused children referred for evaluation or treatment, there appears to be considerable variability in the severity of the symptoms, and we remain ignorant of sequelae in abused children who never enter the mental health system. However, some of these children may become symptomatic in adult life. Validation of sexual abuse is hampered by the lack of specific behavioral markers. Methodological difficulties in child sexual abuse research include problems with definition, failure to measure severity of the abuse, sampling problems, failure to use standardized or appropriate instruments, problems with validation, and failure to use control groups.\nConclusions\nDespite an increased focus on child sexual abuse in the recent decade, many gaps remain in our knowledge. Prospective longitudinal follow-up studies of sexually abused children and treatment outcome studies are urgently needed.","DOI":"10.1097/00004583-199309000-00002","ISSN":"0890-8567","shortTitle":"Child Sexual Abuse","journalAbbreviation":"Journal of the American Academy of Child &amp; Adolescent Psychiatry","author":[{"family":"Green","given":"ARTHUR H."}],"issued":{"date-parts":[["1993",9,1]]}}}],"schema":"https://github.com/citation-style-language/schema/raw/master/csl-citation.json"} </w:instrText>
      </w:r>
      <w:r w:rsidR="00A56B91">
        <w:rPr>
          <w:rFonts w:ascii="Times New Roman" w:hAnsi="Times New Roman" w:cs="Times New Roman"/>
          <w:sz w:val="24"/>
          <w:szCs w:val="24"/>
        </w:rPr>
        <w:fldChar w:fldCharType="separate"/>
      </w:r>
      <w:r w:rsidR="00A56B91" w:rsidRPr="00A56B91">
        <w:rPr>
          <w:rFonts w:ascii="Times New Roman" w:hAnsi="Times New Roman" w:cs="Times New Roman"/>
          <w:sz w:val="24"/>
        </w:rPr>
        <w:t>(Green)</w:t>
      </w:r>
      <w:r w:rsidR="00A56B91">
        <w:rPr>
          <w:rFonts w:ascii="Times New Roman" w:hAnsi="Times New Roman" w:cs="Times New Roman"/>
          <w:sz w:val="24"/>
          <w:szCs w:val="24"/>
        </w:rPr>
        <w:fldChar w:fldCharType="end"/>
      </w:r>
      <w:r w:rsidR="00E2486A">
        <w:rPr>
          <w:rFonts w:ascii="Times New Roman" w:hAnsi="Times New Roman" w:cs="Times New Roman"/>
          <w:sz w:val="24"/>
          <w:szCs w:val="24"/>
        </w:rPr>
        <w:t xml:space="preserve">. </w:t>
      </w:r>
    </w:p>
    <w:p w:rsidR="009069FD" w:rsidRPr="006F2D35" w:rsidRDefault="006E2166" w:rsidP="00AC04DA">
      <w:pPr>
        <w:spacing w:after="0" w:line="480" w:lineRule="auto"/>
        <w:jc w:val="both"/>
        <w:rPr>
          <w:rFonts w:ascii="Times New Roman" w:hAnsi="Times New Roman" w:cs="Times New Roman"/>
          <w:b/>
          <w:sz w:val="24"/>
          <w:szCs w:val="24"/>
        </w:rPr>
      </w:pPr>
      <w:r w:rsidRPr="006F2D35">
        <w:rPr>
          <w:rFonts w:ascii="Times New Roman" w:hAnsi="Times New Roman" w:cs="Times New Roman"/>
          <w:b/>
          <w:sz w:val="24"/>
          <w:szCs w:val="24"/>
        </w:rPr>
        <w:t>Abuser Identity</w:t>
      </w:r>
    </w:p>
    <w:p w:rsidR="00C237D1"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Child abusers can belong to any profession and can belong to any known or unknown category. </w:t>
      </w:r>
      <w:r w:rsidR="000E24C8">
        <w:rPr>
          <w:rFonts w:ascii="Times New Roman" w:hAnsi="Times New Roman" w:cs="Times New Roman"/>
          <w:sz w:val="24"/>
          <w:szCs w:val="24"/>
        </w:rPr>
        <w:t xml:space="preserve">Often children from broken families experience abuse in the home settings. The physical, sexual or emotional abuser can be a close family member, teacher, parent, relative or an unknown individual. </w:t>
      </w:r>
      <w:r>
        <w:rPr>
          <w:rFonts w:ascii="Times New Roman" w:hAnsi="Times New Roman" w:cs="Times New Roman"/>
          <w:sz w:val="24"/>
          <w:szCs w:val="24"/>
        </w:rPr>
        <w:t>In an</w:t>
      </w:r>
      <w:r w:rsidR="00602BC7">
        <w:rPr>
          <w:rFonts w:ascii="Times New Roman" w:hAnsi="Times New Roman" w:cs="Times New Roman"/>
          <w:sz w:val="24"/>
          <w:szCs w:val="24"/>
        </w:rPr>
        <w:t xml:space="preserve"> experiment, 2,250 women were randomly selected to examine both specific associations between the histories of the </w:t>
      </w:r>
      <w:r w:rsidR="00E45119">
        <w:rPr>
          <w:rFonts w:ascii="Times New Roman" w:hAnsi="Times New Roman" w:cs="Times New Roman"/>
          <w:sz w:val="24"/>
          <w:szCs w:val="24"/>
        </w:rPr>
        <w:t xml:space="preserve">sexual, emotional and physical abuse to the negative adult outcomes. The </w:t>
      </w:r>
      <w:r w:rsidR="00FD143A">
        <w:rPr>
          <w:rFonts w:ascii="Times New Roman" w:hAnsi="Times New Roman" w:cs="Times New Roman"/>
          <w:sz w:val="24"/>
          <w:szCs w:val="24"/>
        </w:rPr>
        <w:t>questionnaires</w:t>
      </w:r>
      <w:r w:rsidR="00E45119">
        <w:rPr>
          <w:rFonts w:ascii="Times New Roman" w:hAnsi="Times New Roman" w:cs="Times New Roman"/>
          <w:sz w:val="24"/>
          <w:szCs w:val="24"/>
        </w:rPr>
        <w:t xml:space="preserve"> were distributed in the women regarding </w:t>
      </w:r>
      <w:r w:rsidR="00FD143A">
        <w:rPr>
          <w:rFonts w:ascii="Times New Roman" w:hAnsi="Times New Roman" w:cs="Times New Roman"/>
          <w:sz w:val="24"/>
          <w:szCs w:val="24"/>
        </w:rPr>
        <w:t>the</w:t>
      </w:r>
      <w:r w:rsidR="00E45119">
        <w:rPr>
          <w:rFonts w:ascii="Times New Roman" w:hAnsi="Times New Roman" w:cs="Times New Roman"/>
          <w:sz w:val="24"/>
          <w:szCs w:val="24"/>
        </w:rPr>
        <w:t xml:space="preserve"> mental, demographic</w:t>
      </w:r>
      <w:r w:rsidR="00FD143A">
        <w:rPr>
          <w:rFonts w:ascii="Times New Roman" w:hAnsi="Times New Roman" w:cs="Times New Roman"/>
          <w:sz w:val="24"/>
          <w:szCs w:val="24"/>
        </w:rPr>
        <w:t xml:space="preserve">s, sexual and physical abuse as a child. </w:t>
      </w:r>
      <w:r w:rsidR="009069FD">
        <w:rPr>
          <w:rFonts w:ascii="Times New Roman" w:hAnsi="Times New Roman" w:cs="Times New Roman"/>
          <w:sz w:val="24"/>
          <w:szCs w:val="24"/>
        </w:rPr>
        <w:t xml:space="preserve">Around </w:t>
      </w:r>
      <w:r w:rsidR="008F0121">
        <w:rPr>
          <w:rFonts w:ascii="Times New Roman" w:hAnsi="Times New Roman" w:cs="Times New Roman"/>
          <w:sz w:val="24"/>
          <w:szCs w:val="24"/>
        </w:rPr>
        <w:t xml:space="preserve">21.5% of women reported some form of </w:t>
      </w:r>
      <w:r w:rsidR="00DF373E">
        <w:rPr>
          <w:rFonts w:ascii="Times New Roman" w:hAnsi="Times New Roman" w:cs="Times New Roman"/>
          <w:sz w:val="24"/>
          <w:szCs w:val="24"/>
        </w:rPr>
        <w:t>child abuse</w:t>
      </w:r>
      <w:r w:rsidR="008F0121">
        <w:rPr>
          <w:rFonts w:ascii="Times New Roman" w:hAnsi="Times New Roman" w:cs="Times New Roman"/>
          <w:sz w:val="24"/>
          <w:szCs w:val="24"/>
        </w:rPr>
        <w:t xml:space="preserve">. </w:t>
      </w:r>
      <w:r w:rsidR="00DF373E">
        <w:rPr>
          <w:rFonts w:ascii="Times New Roman" w:hAnsi="Times New Roman" w:cs="Times New Roman"/>
          <w:sz w:val="24"/>
          <w:szCs w:val="24"/>
        </w:rPr>
        <w:t xml:space="preserve"> From this sample, 7.8% of</w:t>
      </w:r>
      <w:r w:rsidR="00437FFD">
        <w:rPr>
          <w:rFonts w:ascii="Times New Roman" w:hAnsi="Times New Roman" w:cs="Times New Roman"/>
          <w:sz w:val="24"/>
          <w:szCs w:val="24"/>
        </w:rPr>
        <w:t xml:space="preserve"> women reported physical abuse and </w:t>
      </w:r>
      <w:r w:rsidR="00DF373E">
        <w:rPr>
          <w:rFonts w:ascii="Times New Roman" w:hAnsi="Times New Roman" w:cs="Times New Roman"/>
          <w:sz w:val="24"/>
          <w:szCs w:val="24"/>
        </w:rPr>
        <w:t>11.5</w:t>
      </w:r>
      <w:r w:rsidR="00437FFD">
        <w:rPr>
          <w:rFonts w:ascii="Times New Roman" w:hAnsi="Times New Roman" w:cs="Times New Roman"/>
          <w:sz w:val="24"/>
          <w:szCs w:val="24"/>
        </w:rPr>
        <w:t xml:space="preserve"> % emotional abuse. The study </w:t>
      </w:r>
      <w:r w:rsidR="000811BB">
        <w:rPr>
          <w:rFonts w:ascii="Times New Roman" w:hAnsi="Times New Roman" w:cs="Times New Roman"/>
          <w:sz w:val="24"/>
          <w:szCs w:val="24"/>
        </w:rPr>
        <w:t xml:space="preserve">revealed that 23% reported sexual and physical abuse from the hands </w:t>
      </w:r>
      <w:r w:rsidR="000811BB">
        <w:rPr>
          <w:rFonts w:ascii="Times New Roman" w:hAnsi="Times New Roman" w:cs="Times New Roman"/>
          <w:sz w:val="24"/>
          <w:szCs w:val="24"/>
        </w:rPr>
        <w:lastRenderedPageBreak/>
        <w:t xml:space="preserve">of the fathers and </w:t>
      </w:r>
      <w:r w:rsidR="00CA0C2D">
        <w:rPr>
          <w:rFonts w:ascii="Times New Roman" w:hAnsi="Times New Roman" w:cs="Times New Roman"/>
          <w:sz w:val="24"/>
          <w:szCs w:val="24"/>
        </w:rPr>
        <w:t>step</w:t>
      </w:r>
      <w:r w:rsidR="000811BB">
        <w:rPr>
          <w:rFonts w:ascii="Times New Roman" w:hAnsi="Times New Roman" w:cs="Times New Roman"/>
          <w:sz w:val="24"/>
          <w:szCs w:val="24"/>
        </w:rPr>
        <w:t>fathers</w:t>
      </w:r>
      <w:r w:rsidR="00CA0C2D">
        <w:rPr>
          <w:rFonts w:ascii="Times New Roman" w:hAnsi="Times New Roman" w:cs="Times New Roman"/>
          <w:sz w:val="24"/>
          <w:szCs w:val="24"/>
        </w:rPr>
        <w:t xml:space="preserve"> and 45% reported such abuse from an individual who is not part of an immediate family</w:t>
      </w:r>
      <w:r w:rsidR="00CA0C2D">
        <w:rPr>
          <w:rFonts w:ascii="Times New Roman" w:hAnsi="Times New Roman" w:cs="Times New Roman"/>
          <w:sz w:val="24"/>
          <w:szCs w:val="24"/>
        </w:rPr>
        <w:fldChar w:fldCharType="begin"/>
      </w:r>
      <w:r w:rsidR="00CA0C2D">
        <w:rPr>
          <w:rFonts w:ascii="Times New Roman" w:hAnsi="Times New Roman" w:cs="Times New Roman"/>
          <w:sz w:val="24"/>
          <w:szCs w:val="24"/>
        </w:rPr>
        <w:instrText xml:space="preserve"> ADDIN ZOTERO_ITEM CSL_CITATION {"citationID":"BkQxcTFC","properties":{"formattedCitation":"(Mullen et al.)","plainCitation":"(Mullen et al.)","noteIndex":0},"citationItems":[{"id":1727,"uris":["http://zotero.org/users/local/KZl8ZL3A/items/NYXDRNMS"],"uri":["http://zotero.org/users/local/KZl8ZL3A/items/NYXDRNMS"],"itemData":{"id":1727,"type":"article-journal","title":"The long-term impact of the physical, emotional, and sexual abuse of children: A community study","container-title":"Child Abuse &amp; Neglect","page":"7-21","volume":"20","issue":"1","source":"ScienceDirect","abstract":"The associations between giving a history of physical, emotional, and sexual abuse in children and a range of mental health, interpersonal, and sexual problems in adult life were examined in a community sample of women. Abuse was defined to establish groups giving histories of unequivocal victimization. A history of any form of abuse was associated with increased rates of psychopathology, sexual difficulties, decreased self-esteem, and interpersonal problems. The similarities between the three forms of abuse in terms of their association with negative adult outcomes was more apparent than any differences, though there was a trend for sexual abuse to be particularly associated to sexual problems, emotional abuse to low self-esteem, and physical abuse to marital breakdown. Abuse of all types was more frequent in those from disturbed and disrupted family backgrounds. The background factors associated with reports of abuse were themselves often associated to the same range of negative adult outcomes as for abuse. Logistic regressions indicated that some, though not all, of the apparent associations between abuse and adult problems was accounted for by this matrix of childhood disadvantage from which abuse so often emerged.\nRésumé\nFrench abstract not available at time of publication.\nResumen\nEn esta investigación se examinaron, en una muestra comunitaria de mujeres, las asociaciones entre la existencia de una historia de maltrato físico, maltrato emocional o abuso sexual en la infancia y una serie de problemas sexuales, interpersonales y de salud mental en la vida adulta. El maltrato fue definido de forma que se establecieran grupos con historias de victimización inequívocas. Una historia de cualquier forma de maltrato estaba asociada con aumento en las tasas de psicopatología, dificultades sexuales y problemas interpersonales y un descenso en la autoestima. Las semejanzas entre las tres formas de maltrato en cuanto a su asociación con consecuencias negativas en la época adulta eran más aparentes que cualquier diferencia. Sin embargo, se observaba una tendencia a que el abuso sexual estuviera particularmente asociado con problemas sexuales, el maltrato emocional con una baja autoestima y el maltrato físico con fracaso matrimonial. El maltrato de cualquier tipo se daba de manera más frecuente en aquellos sujetos con historias familiares alteradas y desorganizadas. Los factores de la historia familiar asociados con los informes de maltrato estaban, ellos mismos, a menudo asociados con el mismo rango de consecuencias negativas adultas que se habían asociado con el maltrato. Los análisis de regresión logística indicaron que algunas, aunque no todas, de las aparentes asociaciones entre maltrato y problemas adultos eran explicadas por dicha matriz de desventaja infantil, a partir de la cual emerge el maltrato tan frecuentemente.","DOI":"10.1016/0145-2134(95)00112-3","ISSN":"0145-2134","shortTitle":"The long-term impact of the physical, emotional, and sexual abuse of children","journalAbbreviation":"Child Abuse &amp; Neglect","author":[{"family":"Mullen","given":"P. E."},{"family":"Martin","given":"J. L."},{"family":"Anderson","given":"J. C."},{"family":"Romans","given":"S. E."},{"family":"Herbison","given":"G. P."}],"issued":{"date-parts":[["1996",1,1]]}}}],"schema":"https://github.com/citation-style-language/schema/raw/master/csl-citation.json"} </w:instrText>
      </w:r>
      <w:r w:rsidR="00CA0C2D">
        <w:rPr>
          <w:rFonts w:ascii="Times New Roman" w:hAnsi="Times New Roman" w:cs="Times New Roman"/>
          <w:sz w:val="24"/>
          <w:szCs w:val="24"/>
        </w:rPr>
        <w:fldChar w:fldCharType="separate"/>
      </w:r>
      <w:r w:rsidR="00CA0C2D" w:rsidRPr="00CA0C2D">
        <w:rPr>
          <w:rFonts w:ascii="Times New Roman" w:hAnsi="Times New Roman" w:cs="Times New Roman"/>
          <w:sz w:val="24"/>
        </w:rPr>
        <w:t>(Mullen et al.)</w:t>
      </w:r>
      <w:r w:rsidR="00CA0C2D">
        <w:rPr>
          <w:rFonts w:ascii="Times New Roman" w:hAnsi="Times New Roman" w:cs="Times New Roman"/>
          <w:sz w:val="24"/>
          <w:szCs w:val="24"/>
        </w:rPr>
        <w:fldChar w:fldCharType="end"/>
      </w:r>
      <w:r w:rsidR="00CA0C2D">
        <w:rPr>
          <w:rFonts w:ascii="Times New Roman" w:hAnsi="Times New Roman" w:cs="Times New Roman"/>
          <w:sz w:val="24"/>
          <w:szCs w:val="24"/>
        </w:rPr>
        <w:t xml:space="preserve">.  </w:t>
      </w:r>
    </w:p>
    <w:p w:rsidR="006B3F93" w:rsidRPr="006F2D35" w:rsidRDefault="006E2166" w:rsidP="00AC04DA">
      <w:pPr>
        <w:spacing w:after="0" w:line="480" w:lineRule="auto"/>
        <w:jc w:val="both"/>
        <w:rPr>
          <w:rFonts w:ascii="Times New Roman" w:hAnsi="Times New Roman" w:cs="Times New Roman"/>
          <w:b/>
          <w:sz w:val="24"/>
          <w:szCs w:val="24"/>
        </w:rPr>
      </w:pPr>
      <w:r w:rsidRPr="006F2D35">
        <w:rPr>
          <w:rFonts w:ascii="Times New Roman" w:hAnsi="Times New Roman" w:cs="Times New Roman"/>
          <w:b/>
          <w:sz w:val="24"/>
          <w:szCs w:val="24"/>
        </w:rPr>
        <w:t>Effects of Childhood Trauma</w:t>
      </w:r>
    </w:p>
    <w:p w:rsidR="00394DC6"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Victims of childhood trauma </w:t>
      </w:r>
      <w:r w:rsidR="00B76778">
        <w:rPr>
          <w:rFonts w:ascii="Times New Roman" w:hAnsi="Times New Roman" w:cs="Times New Roman"/>
          <w:sz w:val="24"/>
          <w:szCs w:val="24"/>
        </w:rPr>
        <w:t xml:space="preserve">show various physical and psychological symptoms and often lead to psychiatric disorders. </w:t>
      </w:r>
      <w:r w:rsidR="00276B28">
        <w:rPr>
          <w:rFonts w:ascii="Times New Roman" w:hAnsi="Times New Roman" w:cs="Times New Roman"/>
          <w:sz w:val="24"/>
          <w:szCs w:val="24"/>
        </w:rPr>
        <w:t>Few impacts of the trauma associated with childhood abuse are mentioned below.</w:t>
      </w:r>
    </w:p>
    <w:p w:rsidR="00276B28" w:rsidRPr="006F2D35" w:rsidRDefault="006E2166" w:rsidP="00AC04DA">
      <w:pPr>
        <w:spacing w:after="0" w:line="480" w:lineRule="auto"/>
        <w:jc w:val="both"/>
        <w:rPr>
          <w:rFonts w:ascii="Times New Roman" w:hAnsi="Times New Roman" w:cs="Times New Roman"/>
          <w:b/>
          <w:i/>
          <w:sz w:val="24"/>
          <w:szCs w:val="24"/>
        </w:rPr>
      </w:pPr>
      <w:r w:rsidRPr="006F2D35">
        <w:rPr>
          <w:rFonts w:ascii="Times New Roman" w:hAnsi="Times New Roman" w:cs="Times New Roman"/>
          <w:b/>
          <w:i/>
          <w:sz w:val="24"/>
          <w:szCs w:val="24"/>
        </w:rPr>
        <w:t>Anxiety and depression</w:t>
      </w:r>
    </w:p>
    <w:p w:rsidR="00FF0626"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he thr</w:t>
      </w:r>
      <w:r>
        <w:rPr>
          <w:rFonts w:ascii="Times New Roman" w:hAnsi="Times New Roman" w:cs="Times New Roman"/>
          <w:sz w:val="24"/>
          <w:szCs w:val="24"/>
        </w:rPr>
        <w:t xml:space="preserve">eat of depression and anxiety is higher </w:t>
      </w:r>
      <w:r w:rsidR="00A46F6B">
        <w:rPr>
          <w:rFonts w:ascii="Times New Roman" w:hAnsi="Times New Roman" w:cs="Times New Roman"/>
          <w:sz w:val="24"/>
          <w:szCs w:val="24"/>
        </w:rPr>
        <w:t>in the survivors</w:t>
      </w:r>
      <w:r w:rsidR="0057747A">
        <w:rPr>
          <w:rFonts w:ascii="Times New Roman" w:hAnsi="Times New Roman" w:cs="Times New Roman"/>
          <w:sz w:val="24"/>
          <w:szCs w:val="24"/>
        </w:rPr>
        <w:t xml:space="preserve"> of childhood abuse. Usually, these anxiety symptoms are chronic</w:t>
      </w:r>
      <w:r w:rsidR="00EE17F8">
        <w:rPr>
          <w:rFonts w:ascii="Times New Roman" w:hAnsi="Times New Roman" w:cs="Times New Roman"/>
          <w:sz w:val="24"/>
          <w:szCs w:val="24"/>
        </w:rPr>
        <w:t xml:space="preserve">. The unconscious connection exists between the </w:t>
      </w:r>
      <w:r w:rsidR="00210FC4">
        <w:rPr>
          <w:rFonts w:ascii="Times New Roman" w:hAnsi="Times New Roman" w:cs="Times New Roman"/>
          <w:sz w:val="24"/>
          <w:szCs w:val="24"/>
        </w:rPr>
        <w:t>trauma and</w:t>
      </w:r>
      <w:r w:rsidR="00B25827">
        <w:rPr>
          <w:rFonts w:ascii="Times New Roman" w:hAnsi="Times New Roman" w:cs="Times New Roman"/>
          <w:sz w:val="24"/>
          <w:szCs w:val="24"/>
        </w:rPr>
        <w:t xml:space="preserve"> the PTSD, a condition in which the anxiety gets trigger by the memory of the abusive events. </w:t>
      </w:r>
      <w:r w:rsidR="00210FC4">
        <w:rPr>
          <w:rFonts w:ascii="Times New Roman" w:hAnsi="Times New Roman" w:cs="Times New Roman"/>
          <w:sz w:val="24"/>
          <w:szCs w:val="24"/>
        </w:rPr>
        <w:t>Depress survivors of the trauma suffer from isolation, low self-esteem, stigmatization and negative self-image</w:t>
      </w:r>
      <w:r w:rsidR="000B4921">
        <w:rPr>
          <w:rFonts w:ascii="Times New Roman" w:hAnsi="Times New Roman" w:cs="Times New Roman"/>
          <w:sz w:val="24"/>
          <w:szCs w:val="24"/>
        </w:rPr>
        <w:fldChar w:fldCharType="begin"/>
      </w:r>
      <w:r w:rsidR="000B4921">
        <w:rPr>
          <w:rFonts w:ascii="Times New Roman" w:hAnsi="Times New Roman" w:cs="Times New Roman"/>
          <w:sz w:val="24"/>
          <w:szCs w:val="24"/>
        </w:rPr>
        <w:instrText xml:space="preserve"> ADDIN ZOTERO_ITEM CSL_CITATION {"citationID":"mmzgCYXu","properties":{"formattedCitation":"(Kuyken and Brewin)","plainCitation":"(Kuyken and Brewin)","noteIndex":0},"citationItems":[{"id":1731,"uris":["http://zotero.org/users/local/KZl8ZL3A/items/M5BUSSN8"],"uri":["http://zotero.org/users/local/KZl8ZL3A/items/M5BUSSN8"],"itemData":{"id":1731,"type":"article-journal","title":"Intrusive memories of childhood abuse during depressive episodes","container-title":"Behaviour Research and Therapy","page":"525-528","volume":"32","issue":"5","source":"ScienceDirect","abstract":"A sample of adult women with major depression who reported childhood sexual or physical abuse completed a measure of the extent to which they were experiencing intrusive memories of the abuse and their efforts to avoid these memories. The majority of women in the sample reported high levels of disturbing intrusive memories, and high levels of avoidance. Those abused women with particularly high levels of intrusions and more avoidance were also more severely depressed than both non-abused women and abused women with low levels of intrusions and avoidance. Higher levels of intrusions and avoidance were also associated with repeated childhood abuse, sexual abuse involving intercourse and sexual abuse involving a primary caregiver.","DOI":"10.1016/0005-7967(94)90140-6","ISSN":"0005-7967","journalAbbreviation":"Behaviour Research and Therapy","author":[{"family":"Kuyken","given":"Willem"},{"family":"Brewin","given":"Chris R."}],"issued":{"date-parts":[["1994",6,1]]}}}],"schema":"https://github.com/citation-style-language/schema/raw/master/csl-citation.json"} </w:instrText>
      </w:r>
      <w:r w:rsidR="000B4921">
        <w:rPr>
          <w:rFonts w:ascii="Times New Roman" w:hAnsi="Times New Roman" w:cs="Times New Roman"/>
          <w:sz w:val="24"/>
          <w:szCs w:val="24"/>
        </w:rPr>
        <w:fldChar w:fldCharType="separate"/>
      </w:r>
      <w:r w:rsidR="000B4921" w:rsidRPr="000B4921">
        <w:rPr>
          <w:rFonts w:ascii="Times New Roman" w:hAnsi="Times New Roman" w:cs="Times New Roman"/>
          <w:sz w:val="24"/>
        </w:rPr>
        <w:t>(Kuyken and Brewin)</w:t>
      </w:r>
      <w:r w:rsidR="000B4921">
        <w:rPr>
          <w:rFonts w:ascii="Times New Roman" w:hAnsi="Times New Roman" w:cs="Times New Roman"/>
          <w:sz w:val="24"/>
          <w:szCs w:val="24"/>
        </w:rPr>
        <w:fldChar w:fldCharType="end"/>
      </w:r>
      <w:r w:rsidR="00210FC4">
        <w:rPr>
          <w:rFonts w:ascii="Times New Roman" w:hAnsi="Times New Roman" w:cs="Times New Roman"/>
          <w:sz w:val="24"/>
          <w:szCs w:val="24"/>
        </w:rPr>
        <w:t xml:space="preserve">. </w:t>
      </w:r>
    </w:p>
    <w:p w:rsidR="00210FC4" w:rsidRPr="006F2D35" w:rsidRDefault="006E2166" w:rsidP="00AC04DA">
      <w:pPr>
        <w:spacing w:after="0" w:line="480" w:lineRule="auto"/>
        <w:jc w:val="both"/>
        <w:rPr>
          <w:rFonts w:ascii="Times New Roman" w:hAnsi="Times New Roman" w:cs="Times New Roman"/>
          <w:b/>
          <w:i/>
          <w:sz w:val="24"/>
          <w:szCs w:val="24"/>
        </w:rPr>
      </w:pPr>
      <w:r w:rsidRPr="006F2D35">
        <w:rPr>
          <w:rFonts w:ascii="Times New Roman" w:hAnsi="Times New Roman" w:cs="Times New Roman"/>
          <w:b/>
          <w:i/>
          <w:sz w:val="24"/>
          <w:szCs w:val="24"/>
        </w:rPr>
        <w:t xml:space="preserve"> </w:t>
      </w:r>
      <w:r w:rsidR="0004168B" w:rsidRPr="006F2D35">
        <w:rPr>
          <w:rFonts w:ascii="Times New Roman" w:hAnsi="Times New Roman" w:cs="Times New Roman"/>
          <w:b/>
          <w:i/>
          <w:sz w:val="24"/>
          <w:szCs w:val="24"/>
        </w:rPr>
        <w:t>Poor development</w:t>
      </w:r>
    </w:p>
    <w:p w:rsidR="0004168B"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r</w:t>
      </w:r>
      <w:r w:rsidR="00D22182">
        <w:rPr>
          <w:rFonts w:ascii="Times New Roman" w:hAnsi="Times New Roman" w:cs="Times New Roman"/>
          <w:sz w:val="24"/>
          <w:szCs w:val="24"/>
        </w:rPr>
        <w:t xml:space="preserve">isk of poor physical and intellectual development increases in physically abused children. Such children also show </w:t>
      </w:r>
      <w:r w:rsidR="00E83196">
        <w:rPr>
          <w:rFonts w:ascii="Times New Roman" w:hAnsi="Times New Roman" w:cs="Times New Roman"/>
          <w:sz w:val="24"/>
          <w:szCs w:val="24"/>
        </w:rPr>
        <w:t>aggressive tendencies towards their peers and form difficulty in forming lasting bonds with friends. Studies show that adults who have suffered as a child develop criminal tendencies</w:t>
      </w:r>
      <w:r w:rsidR="00E83196">
        <w:rPr>
          <w:rFonts w:ascii="Times New Roman" w:hAnsi="Times New Roman" w:cs="Times New Roman"/>
          <w:sz w:val="24"/>
          <w:szCs w:val="24"/>
        </w:rPr>
        <w:fldChar w:fldCharType="begin"/>
      </w:r>
      <w:r w:rsidR="009737D5">
        <w:rPr>
          <w:rFonts w:ascii="Times New Roman" w:hAnsi="Times New Roman" w:cs="Times New Roman"/>
          <w:sz w:val="24"/>
          <w:szCs w:val="24"/>
        </w:rPr>
        <w:instrText xml:space="preserve"> ADDIN ZOTERO_ITEM CSL_CITATION {"citationID":"yiyGmvI5","properties":{"formattedCitation":"(Brown and Ward)","plainCitation":"(Brown and Ward)","noteIndex":0},"citationItems":[{"id":1733,"uris":["http://zotero.org/users/local/KZl8ZL3A/items/X7DWYNUY"],"uri":["http://zotero.org/users/local/KZl8ZL3A/items/X7DWYNUY"],"itemData":{"id":1733,"type":"article-journal","title":"Decision-making within a child’s timeframe: an overview of current research evidence for family justice professionals concerning child development and the impact of maltreatment","source":"dspace.lboro.ac.uk","abstract":"This overview of research evidence was commissioned in response to the Family Justice Review recommendation for consistent training and development for family justice professionals, including a greater emphasis on child development.\r\n\r\nAims and Objectives\r\nThe aim of this study was to bring together key research evidence to facilitate understanding among professionals working in the family justice system in the following areas:\r\n\r\n• Neuroscience perspectives on children's cognitive, social and emotional development.\r\n• The implications of maltreatment on childhood and adulthood wellbeing.\r\n• Evidence on the outcomes of intervention by the courts and children's social care.\r\n• Timeframes for intervening and how they fit (or don't) with those for children.\r\n\r\nThe paper is intended to assist decision-making by family justice professionals and facilitate a greater understanding of individual children's needs and appropriate timeframes.","URL":"https://dspace.lboro.ac.uk/dspace-jspui/handle/2134/18187","shortTitle":"Decision-making within a child’s timeframe","language":"en","author":[{"family":"Brown","given":"Rebecca"},{"family":"Ward","given":"Harriet"}],"issued":{"date-parts":[["2012"]]},"accessed":{"date-parts":[["2019",4,4]]}}}],"schema":"https://github.com/citation-style-language/schema/raw/master/csl-citation.json"} </w:instrText>
      </w:r>
      <w:r w:rsidR="00E83196">
        <w:rPr>
          <w:rFonts w:ascii="Times New Roman" w:hAnsi="Times New Roman" w:cs="Times New Roman"/>
          <w:sz w:val="24"/>
          <w:szCs w:val="24"/>
        </w:rPr>
        <w:fldChar w:fldCharType="separate"/>
      </w:r>
      <w:r w:rsidR="009737D5" w:rsidRPr="009737D5">
        <w:rPr>
          <w:rFonts w:ascii="Times New Roman" w:hAnsi="Times New Roman" w:cs="Times New Roman"/>
          <w:sz w:val="24"/>
        </w:rPr>
        <w:t>(Brown and Ward)</w:t>
      </w:r>
      <w:r w:rsidR="00E83196">
        <w:rPr>
          <w:rFonts w:ascii="Times New Roman" w:hAnsi="Times New Roman" w:cs="Times New Roman"/>
          <w:sz w:val="24"/>
          <w:szCs w:val="24"/>
        </w:rPr>
        <w:fldChar w:fldCharType="end"/>
      </w:r>
      <w:r w:rsidR="00E83196">
        <w:rPr>
          <w:rFonts w:ascii="Times New Roman" w:hAnsi="Times New Roman" w:cs="Times New Roman"/>
          <w:sz w:val="24"/>
          <w:szCs w:val="24"/>
        </w:rPr>
        <w:t xml:space="preserve">. </w:t>
      </w:r>
    </w:p>
    <w:p w:rsidR="00B24C22" w:rsidRPr="006F2D35" w:rsidRDefault="006E2166" w:rsidP="00AC04DA">
      <w:pPr>
        <w:spacing w:after="0" w:line="480" w:lineRule="auto"/>
        <w:jc w:val="both"/>
        <w:rPr>
          <w:rFonts w:ascii="Times New Roman" w:hAnsi="Times New Roman" w:cs="Times New Roman"/>
          <w:b/>
          <w:i/>
          <w:sz w:val="24"/>
          <w:szCs w:val="24"/>
        </w:rPr>
      </w:pPr>
      <w:r w:rsidRPr="006F2D35">
        <w:rPr>
          <w:rFonts w:ascii="Times New Roman" w:hAnsi="Times New Roman" w:cs="Times New Roman"/>
          <w:b/>
          <w:i/>
          <w:sz w:val="24"/>
          <w:szCs w:val="24"/>
        </w:rPr>
        <w:t xml:space="preserve">Suicidal behavior and </w:t>
      </w:r>
      <w:r w:rsidR="007130E4" w:rsidRPr="006F2D35">
        <w:rPr>
          <w:rFonts w:ascii="Times New Roman" w:hAnsi="Times New Roman" w:cs="Times New Roman"/>
          <w:b/>
          <w:i/>
          <w:sz w:val="24"/>
          <w:szCs w:val="24"/>
        </w:rPr>
        <w:t>early deaths</w:t>
      </w:r>
    </w:p>
    <w:p w:rsidR="001E4415" w:rsidRPr="001E4415"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icidal behavior also increases in the survivors of child abuse. The more child has abused the more risk of suicide increases in the child</w:t>
      </w:r>
      <w:r w:rsidR="007130E4">
        <w:rPr>
          <w:rFonts w:ascii="Times New Roman" w:hAnsi="Times New Roman" w:cs="Times New Roman"/>
          <w:sz w:val="24"/>
          <w:szCs w:val="24"/>
        </w:rPr>
        <w:t xml:space="preserve"> (Green)</w:t>
      </w:r>
      <w:r>
        <w:rPr>
          <w:rFonts w:ascii="Times New Roman" w:hAnsi="Times New Roman" w:cs="Times New Roman"/>
          <w:sz w:val="24"/>
          <w:szCs w:val="24"/>
        </w:rPr>
        <w:t xml:space="preserve">. According to a report around 51% of the adults, sexual victims have attempted suicide in comparison to the non-victims. The Adverse Childhood Experience (ACE) study revealed that in individuals who have experienced the abusive behavior or trauma </w:t>
      </w:r>
      <w:r>
        <w:rPr>
          <w:rFonts w:ascii="Times New Roman" w:hAnsi="Times New Roman" w:cs="Times New Roman"/>
          <w:sz w:val="24"/>
          <w:szCs w:val="24"/>
        </w:rPr>
        <w:t xml:space="preserve">the risk of unhealthy behaviors increases by 12 folds. These </w:t>
      </w:r>
      <w:r>
        <w:rPr>
          <w:rFonts w:ascii="Times New Roman" w:hAnsi="Times New Roman" w:cs="Times New Roman"/>
          <w:sz w:val="24"/>
          <w:szCs w:val="24"/>
        </w:rPr>
        <w:lastRenderedPageBreak/>
        <w:t xml:space="preserve">behaviors and risks </w:t>
      </w:r>
      <w:r w:rsidR="007130E4">
        <w:rPr>
          <w:rFonts w:ascii="Times New Roman" w:hAnsi="Times New Roman" w:cs="Times New Roman"/>
          <w:sz w:val="24"/>
          <w:szCs w:val="24"/>
        </w:rPr>
        <w:t>include</w:t>
      </w:r>
      <w:r>
        <w:rPr>
          <w:rFonts w:ascii="Times New Roman" w:hAnsi="Times New Roman" w:cs="Times New Roman"/>
          <w:sz w:val="24"/>
          <w:szCs w:val="24"/>
        </w:rPr>
        <w:t xml:space="preserve"> smoking, poor health </w:t>
      </w:r>
      <w:r w:rsidR="007130E4">
        <w:rPr>
          <w:rFonts w:ascii="Times New Roman" w:hAnsi="Times New Roman" w:cs="Times New Roman"/>
          <w:sz w:val="24"/>
          <w:szCs w:val="24"/>
        </w:rPr>
        <w:t>issues,</w:t>
      </w:r>
      <w:r>
        <w:rPr>
          <w:rFonts w:ascii="Times New Roman" w:hAnsi="Times New Roman" w:cs="Times New Roman"/>
          <w:sz w:val="24"/>
          <w:szCs w:val="24"/>
        </w:rPr>
        <w:t xml:space="preserve"> sexually transmitted diseases, inactivity, and obesity. This </w:t>
      </w:r>
      <w:r w:rsidR="007130E4">
        <w:rPr>
          <w:rFonts w:ascii="Times New Roman" w:hAnsi="Times New Roman" w:cs="Times New Roman"/>
          <w:sz w:val="24"/>
          <w:szCs w:val="24"/>
        </w:rPr>
        <w:t>study</w:t>
      </w:r>
      <w:r>
        <w:rPr>
          <w:rFonts w:ascii="Times New Roman" w:hAnsi="Times New Roman" w:cs="Times New Roman"/>
          <w:sz w:val="24"/>
          <w:szCs w:val="24"/>
        </w:rPr>
        <w:t xml:space="preserve"> proved that exposure to </w:t>
      </w:r>
      <w:r w:rsidR="007130E4">
        <w:rPr>
          <w:rFonts w:ascii="Times New Roman" w:hAnsi="Times New Roman" w:cs="Times New Roman"/>
          <w:sz w:val="24"/>
          <w:szCs w:val="24"/>
        </w:rPr>
        <w:t>abuse</w:t>
      </w:r>
      <w:r>
        <w:rPr>
          <w:rFonts w:ascii="Times New Roman" w:hAnsi="Times New Roman" w:cs="Times New Roman"/>
          <w:sz w:val="24"/>
          <w:szCs w:val="24"/>
        </w:rPr>
        <w:t xml:space="preserve"> or family </w:t>
      </w:r>
      <w:r w:rsidR="007130E4">
        <w:rPr>
          <w:rFonts w:ascii="Times New Roman" w:hAnsi="Times New Roman" w:cs="Times New Roman"/>
          <w:sz w:val="24"/>
          <w:szCs w:val="24"/>
        </w:rPr>
        <w:t>dysfunctionality has</w:t>
      </w:r>
      <w:r>
        <w:rPr>
          <w:rFonts w:ascii="Times New Roman" w:hAnsi="Times New Roman" w:cs="Times New Roman"/>
          <w:sz w:val="24"/>
          <w:szCs w:val="24"/>
        </w:rPr>
        <w:t xml:space="preserve"> a strong c</w:t>
      </w:r>
      <w:r>
        <w:rPr>
          <w:rFonts w:ascii="Times New Roman" w:hAnsi="Times New Roman" w:cs="Times New Roman"/>
          <w:sz w:val="24"/>
          <w:szCs w:val="24"/>
        </w:rPr>
        <w:t xml:space="preserve">onnection to the various health problems that lead to the early deaths of the </w:t>
      </w:r>
      <w:r w:rsidR="00412A6A">
        <w:rPr>
          <w:rFonts w:ascii="Times New Roman" w:hAnsi="Times New Roman" w:cs="Times New Roman"/>
          <w:sz w:val="24"/>
          <w:szCs w:val="24"/>
        </w:rPr>
        <w:t>patients</w:t>
      </w:r>
      <w:r w:rsidR="00412A6A" w:rsidRPr="007130E4">
        <w:rPr>
          <w:rFonts w:ascii="Times New Roman" w:hAnsi="Times New Roman" w:cs="Times New Roman"/>
          <w:sz w:val="24"/>
          <w:szCs w:val="24"/>
        </w:rPr>
        <w:t xml:space="preserve"> (</w:t>
      </w:r>
      <w:r w:rsidR="007130E4" w:rsidRPr="007130E4">
        <w:rPr>
          <w:rFonts w:ascii="Times New Roman" w:hAnsi="Times New Roman" w:cs="Times New Roman"/>
          <w:sz w:val="24"/>
          <w:szCs w:val="24"/>
        </w:rPr>
        <w:t>JFelitti, FAnda, and Nordenberg)</w:t>
      </w:r>
      <w:r>
        <w:rPr>
          <w:rFonts w:ascii="Times New Roman" w:hAnsi="Times New Roman" w:cs="Times New Roman"/>
          <w:sz w:val="24"/>
          <w:szCs w:val="24"/>
        </w:rPr>
        <w:t>.</w:t>
      </w:r>
    </w:p>
    <w:p w:rsidR="001E4415" w:rsidRPr="006F2D35" w:rsidRDefault="006E2166" w:rsidP="00AC04DA">
      <w:pPr>
        <w:spacing w:after="0" w:line="480" w:lineRule="auto"/>
        <w:jc w:val="both"/>
        <w:rPr>
          <w:rFonts w:ascii="Times New Roman" w:hAnsi="Times New Roman" w:cs="Times New Roman"/>
          <w:b/>
          <w:i/>
          <w:sz w:val="24"/>
          <w:szCs w:val="24"/>
        </w:rPr>
      </w:pPr>
      <w:r w:rsidRPr="006F2D35">
        <w:rPr>
          <w:rFonts w:ascii="Times New Roman" w:hAnsi="Times New Roman" w:cs="Times New Roman"/>
          <w:b/>
          <w:i/>
          <w:sz w:val="24"/>
          <w:szCs w:val="24"/>
        </w:rPr>
        <w:t>Psychological disorders</w:t>
      </w:r>
    </w:p>
    <w:p w:rsidR="007130E4"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 borderline personality disorder is a common disorder in children who suffer from childhood sexual trauma. This order can be present in the non-victims, but its risk increases in</w:t>
      </w:r>
      <w:r w:rsidR="008908F3">
        <w:rPr>
          <w:rFonts w:ascii="Times New Roman" w:hAnsi="Times New Roman" w:cs="Times New Roman"/>
          <w:sz w:val="24"/>
          <w:szCs w:val="24"/>
        </w:rPr>
        <w:t xml:space="preserve"> the survivors of sexual abuse. </w:t>
      </w:r>
      <w:r>
        <w:rPr>
          <w:rFonts w:ascii="Times New Roman" w:hAnsi="Times New Roman" w:cs="Times New Roman"/>
          <w:sz w:val="24"/>
          <w:szCs w:val="24"/>
        </w:rPr>
        <w:t xml:space="preserve">Multiple personality </w:t>
      </w:r>
      <w:r w:rsidR="008908F3">
        <w:rPr>
          <w:rFonts w:ascii="Times New Roman" w:hAnsi="Times New Roman" w:cs="Times New Roman"/>
          <w:sz w:val="24"/>
          <w:szCs w:val="24"/>
        </w:rPr>
        <w:t>disorder and sexual dysfunctions are also common in individuals who have experienced trauma in some way in their lives.</w:t>
      </w:r>
    </w:p>
    <w:p w:rsidR="008908F3" w:rsidRPr="008908F3" w:rsidRDefault="006E2166" w:rsidP="00AC04DA">
      <w:pPr>
        <w:spacing w:after="0" w:line="480" w:lineRule="auto"/>
        <w:jc w:val="both"/>
        <w:rPr>
          <w:rFonts w:ascii="Times New Roman" w:hAnsi="Times New Roman" w:cs="Times New Roman"/>
          <w:b/>
          <w:sz w:val="24"/>
          <w:szCs w:val="24"/>
        </w:rPr>
      </w:pPr>
      <w:r w:rsidRPr="008908F3">
        <w:rPr>
          <w:rFonts w:ascii="Times New Roman" w:hAnsi="Times New Roman" w:cs="Times New Roman"/>
          <w:b/>
          <w:sz w:val="24"/>
          <w:szCs w:val="24"/>
        </w:rPr>
        <w:t>Results</w:t>
      </w:r>
      <w:r w:rsidR="00412A6A">
        <w:rPr>
          <w:rFonts w:ascii="Times New Roman" w:hAnsi="Times New Roman" w:cs="Times New Roman"/>
          <w:b/>
          <w:sz w:val="24"/>
          <w:szCs w:val="24"/>
        </w:rPr>
        <w:t xml:space="preserve"> and Conclusion</w:t>
      </w:r>
      <w:r w:rsidR="006F2D35">
        <w:rPr>
          <w:rFonts w:ascii="Times New Roman" w:hAnsi="Times New Roman" w:cs="Times New Roman"/>
          <w:b/>
          <w:sz w:val="24"/>
          <w:szCs w:val="24"/>
        </w:rPr>
        <w:t>:</w:t>
      </w:r>
    </w:p>
    <w:p w:rsidR="008908F3"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F2D35">
        <w:rPr>
          <w:rFonts w:ascii="Times New Roman" w:hAnsi="Times New Roman" w:cs="Times New Roman"/>
          <w:sz w:val="24"/>
          <w:szCs w:val="24"/>
        </w:rPr>
        <w:t xml:space="preserve">     </w:t>
      </w:r>
      <w:r>
        <w:rPr>
          <w:rFonts w:ascii="Times New Roman" w:hAnsi="Times New Roman" w:cs="Times New Roman"/>
          <w:sz w:val="24"/>
          <w:szCs w:val="24"/>
        </w:rPr>
        <w:t xml:space="preserve">  Traumas are difficult to deal with, but their impacts become too strong in case of children. Such children start to take the traumatic event as the guide map in their lives and use it to build their opinions about the world. Children see everything as a </w:t>
      </w:r>
      <w:r>
        <w:rPr>
          <w:rFonts w:ascii="Times New Roman" w:hAnsi="Times New Roman" w:cs="Times New Roman"/>
          <w:sz w:val="24"/>
          <w:szCs w:val="24"/>
        </w:rPr>
        <w:t xml:space="preserve">guide to form their opinions and occurrence of traumatic, abusive events damage their ability to interpret the world and its happenings in the positive light.  </w:t>
      </w:r>
    </w:p>
    <w:p w:rsidR="008908F3"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6504A">
        <w:rPr>
          <w:rFonts w:ascii="Times New Roman" w:hAnsi="Times New Roman" w:cs="Times New Roman"/>
          <w:sz w:val="24"/>
          <w:szCs w:val="24"/>
        </w:rPr>
        <w:t xml:space="preserve">  </w:t>
      </w:r>
      <w:r>
        <w:rPr>
          <w:rFonts w:ascii="Times New Roman" w:hAnsi="Times New Roman" w:cs="Times New Roman"/>
          <w:sz w:val="24"/>
          <w:szCs w:val="24"/>
        </w:rPr>
        <w:t xml:space="preserve"> It is really essential for a child to deal with the traumatic situations and grow o</w:t>
      </w:r>
      <w:r>
        <w:rPr>
          <w:rFonts w:ascii="Times New Roman" w:hAnsi="Times New Roman" w:cs="Times New Roman"/>
          <w:sz w:val="24"/>
          <w:szCs w:val="24"/>
        </w:rPr>
        <w:t xml:space="preserve">ut of </w:t>
      </w:r>
      <w:proofErr w:type="gramStart"/>
      <w:r>
        <w:rPr>
          <w:rFonts w:ascii="Times New Roman" w:hAnsi="Times New Roman" w:cs="Times New Roman"/>
          <w:sz w:val="24"/>
          <w:szCs w:val="24"/>
        </w:rPr>
        <w:t>it,</w:t>
      </w:r>
      <w:proofErr w:type="gramEnd"/>
      <w:r>
        <w:rPr>
          <w:rFonts w:ascii="Times New Roman" w:hAnsi="Times New Roman" w:cs="Times New Roman"/>
          <w:sz w:val="24"/>
          <w:szCs w:val="24"/>
        </w:rPr>
        <w:t xml:space="preserve"> otherwise, it not only affects their mental health but physical health as well. Such children often wrap themselves in attire of victimization and spend their whole lives feeling like a victim, which make them unable to control their lives. Such </w:t>
      </w:r>
      <w:r>
        <w:rPr>
          <w:rFonts w:ascii="Times New Roman" w:hAnsi="Times New Roman" w:cs="Times New Roman"/>
          <w:sz w:val="24"/>
          <w:szCs w:val="24"/>
        </w:rPr>
        <w:t xml:space="preserve">individuals grow to be an unsuccessful adult. </w:t>
      </w:r>
    </w:p>
    <w:p w:rsidR="00DF6BFA"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6504A">
        <w:rPr>
          <w:rFonts w:ascii="Times New Roman" w:hAnsi="Times New Roman" w:cs="Times New Roman"/>
          <w:sz w:val="24"/>
          <w:szCs w:val="24"/>
        </w:rPr>
        <w:t xml:space="preserve">      </w:t>
      </w:r>
      <w:r>
        <w:rPr>
          <w:rFonts w:ascii="Times New Roman" w:hAnsi="Times New Roman" w:cs="Times New Roman"/>
          <w:sz w:val="24"/>
          <w:szCs w:val="24"/>
        </w:rPr>
        <w:t>The role of the parents, teachers and family members can definitely help the victims to heal out of their traumatic experience. Seeking help from the counselors and psychiatrists can help such children</w:t>
      </w:r>
      <w:r>
        <w:rPr>
          <w:rFonts w:ascii="Times New Roman" w:hAnsi="Times New Roman" w:cs="Times New Roman"/>
          <w:sz w:val="24"/>
          <w:szCs w:val="24"/>
        </w:rPr>
        <w:t xml:space="preserve"> live a normal healthy life. Help from Licences professional counselors and </w:t>
      </w:r>
      <w:r>
        <w:rPr>
          <w:rFonts w:ascii="Times New Roman" w:hAnsi="Times New Roman" w:cs="Times New Roman"/>
          <w:sz w:val="24"/>
          <w:szCs w:val="24"/>
        </w:rPr>
        <w:lastRenderedPageBreak/>
        <w:t xml:space="preserve">trauma professional can also prove to be useful. Various therapies are proven to really effective in overcoming the effects of the trauma. </w:t>
      </w:r>
    </w:p>
    <w:p w:rsidR="003D406F"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Cognitive Behavioral Therapy</w:t>
      </w:r>
      <w:r>
        <w:rPr>
          <w:rFonts w:ascii="Times New Roman" w:hAnsi="Times New Roman" w:cs="Times New Roman"/>
          <w:sz w:val="24"/>
          <w:szCs w:val="24"/>
        </w:rPr>
        <w:t xml:space="preserve"> is really effective in individuals with PTSD. It teaches the victims to replace the negative emotions, feelings of helplessness with positive thoughts and emotions. </w:t>
      </w:r>
      <w:r w:rsidR="00140AC2">
        <w:rPr>
          <w:rFonts w:ascii="Times New Roman" w:hAnsi="Times New Roman" w:cs="Times New Roman"/>
          <w:sz w:val="24"/>
          <w:szCs w:val="24"/>
        </w:rPr>
        <w:t xml:space="preserve">Otherwise, the effects of the trauma can impacts their whole lives </w:t>
      </w:r>
      <w:r w:rsidR="00543E89">
        <w:rPr>
          <w:rFonts w:ascii="Times New Roman" w:hAnsi="Times New Roman" w:cs="Times New Roman"/>
          <w:sz w:val="24"/>
          <w:szCs w:val="24"/>
        </w:rPr>
        <w:t>negatively.</w:t>
      </w:r>
      <w:r>
        <w:rPr>
          <w:rFonts w:ascii="Times New Roman" w:hAnsi="Times New Roman" w:cs="Times New Roman"/>
          <w:sz w:val="24"/>
          <w:szCs w:val="24"/>
        </w:rPr>
        <w:t xml:space="preserve"> Behavioral strategies can help in desensitize the upsetting parts of the trauma so that child can move on from the fear of the event. EMDR is another therapy that if combines with Cognitive therapy, can help the child in dealing with stress associated wit</w:t>
      </w:r>
      <w:r>
        <w:rPr>
          <w:rFonts w:ascii="Times New Roman" w:hAnsi="Times New Roman" w:cs="Times New Roman"/>
          <w:sz w:val="24"/>
          <w:szCs w:val="24"/>
        </w:rPr>
        <w:t xml:space="preserve">h memory.  </w:t>
      </w:r>
    </w:p>
    <w:p w:rsidR="005A169B" w:rsidRDefault="006E2166" w:rsidP="00AC04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he intensity and duration of a traumatic event is not an important constraint, as one trauma can affect different individuals differently. Depending on the individual's perception of the trauma and feelings associated with the even</w:t>
      </w:r>
      <w:r>
        <w:rPr>
          <w:rFonts w:ascii="Times New Roman" w:hAnsi="Times New Roman" w:cs="Times New Roman"/>
          <w:sz w:val="24"/>
          <w:szCs w:val="24"/>
        </w:rPr>
        <w:t>t decides the intensity of the impact. If the childhood traumas are not treated at a young age, they can haunt the victims psychologically, physically and emotionally in various ways and can keep them handicapped emotionally and psychologically for the res</w:t>
      </w:r>
      <w:r>
        <w:rPr>
          <w:rFonts w:ascii="Times New Roman" w:hAnsi="Times New Roman" w:cs="Times New Roman"/>
          <w:sz w:val="24"/>
          <w:szCs w:val="24"/>
        </w:rPr>
        <w:t xml:space="preserve">t of their lives. </w:t>
      </w:r>
    </w:p>
    <w:bookmarkEnd w:id="0"/>
    <w:p w:rsidR="00DF6BFA" w:rsidRDefault="00DF6BFA" w:rsidP="00AC04DA">
      <w:pPr>
        <w:spacing w:after="0" w:line="480" w:lineRule="auto"/>
        <w:jc w:val="both"/>
        <w:rPr>
          <w:rFonts w:ascii="Times New Roman" w:hAnsi="Times New Roman" w:cs="Times New Roman"/>
          <w:sz w:val="24"/>
          <w:szCs w:val="24"/>
        </w:rPr>
      </w:pPr>
    </w:p>
    <w:p w:rsidR="00DF6BFA" w:rsidRDefault="00DF6BFA" w:rsidP="00AC04DA">
      <w:pPr>
        <w:spacing w:after="0" w:line="480" w:lineRule="auto"/>
        <w:jc w:val="both"/>
        <w:rPr>
          <w:rFonts w:ascii="Times New Roman" w:hAnsi="Times New Roman" w:cs="Times New Roman"/>
          <w:sz w:val="24"/>
          <w:szCs w:val="24"/>
        </w:rPr>
      </w:pPr>
    </w:p>
    <w:p w:rsidR="00DF6BFA" w:rsidRDefault="00DF6BFA" w:rsidP="00AC04DA">
      <w:pPr>
        <w:spacing w:after="0" w:line="480" w:lineRule="auto"/>
        <w:jc w:val="both"/>
        <w:rPr>
          <w:rFonts w:ascii="Times New Roman" w:hAnsi="Times New Roman" w:cs="Times New Roman"/>
          <w:sz w:val="24"/>
          <w:szCs w:val="24"/>
        </w:rPr>
      </w:pPr>
    </w:p>
    <w:p w:rsidR="00DF6BFA" w:rsidRDefault="00DF6BFA" w:rsidP="00AC04DA">
      <w:pPr>
        <w:spacing w:after="0" w:line="480" w:lineRule="auto"/>
        <w:jc w:val="both"/>
        <w:rPr>
          <w:rFonts w:ascii="Times New Roman" w:hAnsi="Times New Roman" w:cs="Times New Roman"/>
          <w:sz w:val="24"/>
          <w:szCs w:val="24"/>
        </w:rPr>
      </w:pPr>
    </w:p>
    <w:p w:rsidR="00DF6BFA" w:rsidRDefault="00DF6BFA" w:rsidP="00AC04DA">
      <w:pPr>
        <w:spacing w:after="0" w:line="480" w:lineRule="auto"/>
        <w:jc w:val="both"/>
        <w:rPr>
          <w:rFonts w:ascii="Times New Roman" w:hAnsi="Times New Roman" w:cs="Times New Roman"/>
          <w:sz w:val="24"/>
          <w:szCs w:val="24"/>
        </w:rPr>
      </w:pPr>
    </w:p>
    <w:p w:rsidR="00DF6BFA" w:rsidRDefault="00DF6BFA" w:rsidP="00AC04DA">
      <w:pPr>
        <w:spacing w:after="0" w:line="480" w:lineRule="auto"/>
        <w:jc w:val="both"/>
        <w:rPr>
          <w:rFonts w:ascii="Times New Roman" w:hAnsi="Times New Roman" w:cs="Times New Roman"/>
          <w:sz w:val="24"/>
          <w:szCs w:val="24"/>
        </w:rPr>
      </w:pPr>
    </w:p>
    <w:p w:rsidR="00DF6BFA" w:rsidRDefault="00DF6BFA" w:rsidP="00AC04DA">
      <w:pPr>
        <w:spacing w:after="0" w:line="480" w:lineRule="auto"/>
        <w:jc w:val="both"/>
        <w:rPr>
          <w:rFonts w:ascii="Times New Roman" w:hAnsi="Times New Roman" w:cs="Times New Roman"/>
          <w:sz w:val="24"/>
          <w:szCs w:val="24"/>
        </w:rPr>
      </w:pPr>
    </w:p>
    <w:p w:rsidR="00376154" w:rsidRDefault="00376154" w:rsidP="00AC04DA">
      <w:pPr>
        <w:spacing w:after="0" w:line="480" w:lineRule="auto"/>
        <w:jc w:val="both"/>
        <w:rPr>
          <w:rFonts w:ascii="Times New Roman" w:hAnsi="Times New Roman" w:cs="Times New Roman"/>
          <w:sz w:val="24"/>
          <w:szCs w:val="24"/>
        </w:rPr>
      </w:pPr>
    </w:p>
    <w:p w:rsidR="00376154" w:rsidRDefault="00376154" w:rsidP="00AC04DA">
      <w:pPr>
        <w:spacing w:after="0" w:line="480" w:lineRule="auto"/>
        <w:jc w:val="both"/>
        <w:rPr>
          <w:rFonts w:ascii="Times New Roman" w:hAnsi="Times New Roman" w:cs="Times New Roman"/>
          <w:sz w:val="24"/>
          <w:szCs w:val="24"/>
        </w:rPr>
      </w:pPr>
    </w:p>
    <w:p w:rsidR="004B59D5" w:rsidRPr="00A56B91" w:rsidRDefault="006E2166" w:rsidP="004B59D5">
      <w:pPr>
        <w:spacing w:after="0" w:line="480" w:lineRule="auto"/>
        <w:ind w:firstLine="720"/>
        <w:jc w:val="center"/>
        <w:rPr>
          <w:rFonts w:ascii="Times New Roman" w:hAnsi="Times New Roman" w:cs="Times New Roman"/>
          <w:b/>
          <w:sz w:val="24"/>
          <w:szCs w:val="24"/>
        </w:rPr>
      </w:pPr>
      <w:r w:rsidRPr="00A56B91">
        <w:rPr>
          <w:rFonts w:ascii="Times New Roman" w:hAnsi="Times New Roman" w:cs="Times New Roman"/>
          <w:b/>
          <w:sz w:val="24"/>
          <w:szCs w:val="24"/>
        </w:rPr>
        <w:lastRenderedPageBreak/>
        <w:t>Works Cited</w:t>
      </w:r>
    </w:p>
    <w:p w:rsidR="009737D5" w:rsidRPr="009737D5" w:rsidRDefault="006E2166" w:rsidP="009737D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737D5">
        <w:rPr>
          <w:rFonts w:ascii="Times New Roman" w:hAnsi="Times New Roman" w:cs="Times New Roman"/>
          <w:sz w:val="24"/>
        </w:rPr>
        <w:t xml:space="preserve">Brown, Rebecca, and Harriet Ward. Decision-Making within a Child’s Timeframe: An Overview of Current Research Evidence for </w:t>
      </w:r>
      <w:r w:rsidRPr="009737D5">
        <w:rPr>
          <w:rFonts w:ascii="Times New Roman" w:hAnsi="Times New Roman" w:cs="Times New Roman"/>
          <w:sz w:val="24"/>
        </w:rPr>
        <w:t>Family Justice Professionals Concerning Child Development and the Impact of Maltreatment. 2012. dspace.lboro.ac.uk, https://dspace.lboro.ac.uk/dspace-jspui/handle/2134/18187.</w:t>
      </w:r>
    </w:p>
    <w:p w:rsidR="009737D5" w:rsidRPr="009737D5" w:rsidRDefault="006E2166" w:rsidP="009737D5">
      <w:pPr>
        <w:pStyle w:val="Bibliography"/>
        <w:rPr>
          <w:rFonts w:ascii="Times New Roman" w:hAnsi="Times New Roman" w:cs="Times New Roman"/>
          <w:sz w:val="24"/>
        </w:rPr>
      </w:pPr>
      <w:r w:rsidRPr="009737D5">
        <w:rPr>
          <w:rFonts w:ascii="Times New Roman" w:hAnsi="Times New Roman" w:cs="Times New Roman"/>
          <w:sz w:val="24"/>
        </w:rPr>
        <w:t>Green, ARTHUR H. “Child Sexual Abuse: Immediate and Long-Term Effects and Interve</w:t>
      </w:r>
      <w:r w:rsidRPr="009737D5">
        <w:rPr>
          <w:rFonts w:ascii="Times New Roman" w:hAnsi="Times New Roman" w:cs="Times New Roman"/>
          <w:sz w:val="24"/>
        </w:rPr>
        <w:t>ntion.” Journal of the American Academy of Child &amp; Adolescent Psychiatry, vol. 32, no. 5, Sept. 1993, pp. 890–902. ScienceDirect, doi:10.1097/00004583-199309000-00002.</w:t>
      </w:r>
    </w:p>
    <w:p w:rsidR="009737D5" w:rsidRPr="009737D5" w:rsidRDefault="006E2166" w:rsidP="009737D5">
      <w:pPr>
        <w:pStyle w:val="Bibliography"/>
        <w:rPr>
          <w:rFonts w:ascii="Times New Roman" w:hAnsi="Times New Roman" w:cs="Times New Roman"/>
          <w:sz w:val="24"/>
        </w:rPr>
      </w:pPr>
      <w:r w:rsidRPr="009737D5">
        <w:rPr>
          <w:rFonts w:ascii="Times New Roman" w:hAnsi="Times New Roman" w:cs="Times New Roman"/>
          <w:sz w:val="24"/>
        </w:rPr>
        <w:t>Kuyken, Willem, and Chris R. Brewin. “Intrusive Memories of Childhood Abuse during Depre</w:t>
      </w:r>
      <w:r w:rsidRPr="009737D5">
        <w:rPr>
          <w:rFonts w:ascii="Times New Roman" w:hAnsi="Times New Roman" w:cs="Times New Roman"/>
          <w:sz w:val="24"/>
        </w:rPr>
        <w:t>ssive Episodes.” Behaviour Research and Therapy, vol. 32, no. 5, June 1994, pp. 525–28. ScienceDirect, doi:10.1016/0005-7967(94)90140-6.</w:t>
      </w:r>
    </w:p>
    <w:p w:rsidR="009737D5" w:rsidRPr="009737D5" w:rsidRDefault="006E2166" w:rsidP="009737D5">
      <w:pPr>
        <w:pStyle w:val="Bibliography"/>
        <w:rPr>
          <w:rFonts w:ascii="Times New Roman" w:hAnsi="Times New Roman" w:cs="Times New Roman"/>
          <w:sz w:val="24"/>
        </w:rPr>
      </w:pPr>
      <w:r w:rsidRPr="009737D5">
        <w:rPr>
          <w:rFonts w:ascii="Times New Roman" w:hAnsi="Times New Roman" w:cs="Times New Roman"/>
          <w:sz w:val="24"/>
        </w:rPr>
        <w:t>Mullen, P. E., et al. “The Long-Term Impact of the Physical, Emotional, and Sexual Abuse of Children: A Community Study</w:t>
      </w:r>
      <w:r w:rsidRPr="009737D5">
        <w:rPr>
          <w:rFonts w:ascii="Times New Roman" w:hAnsi="Times New Roman" w:cs="Times New Roman"/>
          <w:sz w:val="24"/>
        </w:rPr>
        <w:t>.” Child Abuse &amp; Neglect, vol. 20, no. 1, Jan. 1996, pp. 7–21. ScienceDirect, doi:10.1016/0145-2134(95)00112-3.</w:t>
      </w:r>
    </w:p>
    <w:p w:rsidR="004B59D5" w:rsidRPr="00B11BCA" w:rsidRDefault="006E2166" w:rsidP="00B11BCA">
      <w:pPr>
        <w:pStyle w:val="Bibliography"/>
        <w:ind w:left="0" w:firstLine="0"/>
        <w:rPr>
          <w:rFonts w:ascii="Times New Roman" w:hAnsi="Times New Roman" w:cs="Times New Roman"/>
          <w:sz w:val="24"/>
        </w:rPr>
      </w:pPr>
      <w:r>
        <w:rPr>
          <w:rFonts w:ascii="Times New Roman" w:hAnsi="Times New Roman" w:cs="Times New Roman"/>
          <w:sz w:val="24"/>
        </w:rPr>
        <w:fldChar w:fldCharType="end"/>
      </w:r>
      <w:r w:rsidR="007130E4" w:rsidRPr="007130E4">
        <w:rPr>
          <w:rFonts w:ascii="Times New Roman" w:hAnsi="Times New Roman" w:cs="Times New Roman"/>
          <w:sz w:val="24"/>
          <w:szCs w:val="24"/>
        </w:rPr>
        <w:t>JFelitti, Vincent, Robert FAnda, and Dale Nordenberg. "Relationship Of Childhood Abuse And Household Dysfunction To Many Of The Leading Causes Of Death In Adults: The Adverse Childhood Experiences (ACE) Study." (2019): n. pag. Web. 4 Apr. 2019.</w:t>
      </w:r>
    </w:p>
    <w:sectPr w:rsidR="004B59D5" w:rsidRPr="00B11BCA" w:rsidSect="00A8393A">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2166" w:rsidRDefault="006E2166">
      <w:pPr>
        <w:spacing w:after="0" w:line="240" w:lineRule="auto"/>
      </w:pPr>
      <w:r>
        <w:separator/>
      </w:r>
    </w:p>
  </w:endnote>
  <w:endnote w:type="continuationSeparator" w:id="0">
    <w:p w:rsidR="006E2166" w:rsidRDefault="006E21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2166" w:rsidRDefault="006E2166">
      <w:pPr>
        <w:spacing w:after="0" w:line="240" w:lineRule="auto"/>
      </w:pPr>
      <w:r>
        <w:separator/>
      </w:r>
    </w:p>
  </w:footnote>
  <w:footnote w:type="continuationSeparator" w:id="0">
    <w:p w:rsidR="006E2166" w:rsidRDefault="006E21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6E2166"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56504A">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A0AF9"/>
    <w:multiLevelType w:val="hybridMultilevel"/>
    <w:tmpl w:val="1A2C54F6"/>
    <w:lvl w:ilvl="0" w:tplc="B8F2AFD4">
      <w:start w:val="1"/>
      <w:numFmt w:val="bullet"/>
      <w:lvlText w:val=""/>
      <w:lvlJc w:val="left"/>
      <w:pPr>
        <w:ind w:left="720" w:hanging="360"/>
      </w:pPr>
      <w:rPr>
        <w:rFonts w:ascii="Symbol" w:hAnsi="Symbol" w:hint="default"/>
      </w:rPr>
    </w:lvl>
    <w:lvl w:ilvl="1" w:tplc="C62C406C" w:tentative="1">
      <w:start w:val="1"/>
      <w:numFmt w:val="bullet"/>
      <w:lvlText w:val="o"/>
      <w:lvlJc w:val="left"/>
      <w:pPr>
        <w:ind w:left="1440" w:hanging="360"/>
      </w:pPr>
      <w:rPr>
        <w:rFonts w:ascii="Courier New" w:hAnsi="Courier New" w:cs="Courier New" w:hint="default"/>
      </w:rPr>
    </w:lvl>
    <w:lvl w:ilvl="2" w:tplc="E80818CA" w:tentative="1">
      <w:start w:val="1"/>
      <w:numFmt w:val="bullet"/>
      <w:lvlText w:val=""/>
      <w:lvlJc w:val="left"/>
      <w:pPr>
        <w:ind w:left="2160" w:hanging="360"/>
      </w:pPr>
      <w:rPr>
        <w:rFonts w:ascii="Wingdings" w:hAnsi="Wingdings" w:hint="default"/>
      </w:rPr>
    </w:lvl>
    <w:lvl w:ilvl="3" w:tplc="567A2268" w:tentative="1">
      <w:start w:val="1"/>
      <w:numFmt w:val="bullet"/>
      <w:lvlText w:val=""/>
      <w:lvlJc w:val="left"/>
      <w:pPr>
        <w:ind w:left="2880" w:hanging="360"/>
      </w:pPr>
      <w:rPr>
        <w:rFonts w:ascii="Symbol" w:hAnsi="Symbol" w:hint="default"/>
      </w:rPr>
    </w:lvl>
    <w:lvl w:ilvl="4" w:tplc="792AADB4" w:tentative="1">
      <w:start w:val="1"/>
      <w:numFmt w:val="bullet"/>
      <w:lvlText w:val="o"/>
      <w:lvlJc w:val="left"/>
      <w:pPr>
        <w:ind w:left="3600" w:hanging="360"/>
      </w:pPr>
      <w:rPr>
        <w:rFonts w:ascii="Courier New" w:hAnsi="Courier New" w:cs="Courier New" w:hint="default"/>
      </w:rPr>
    </w:lvl>
    <w:lvl w:ilvl="5" w:tplc="7C28885E" w:tentative="1">
      <w:start w:val="1"/>
      <w:numFmt w:val="bullet"/>
      <w:lvlText w:val=""/>
      <w:lvlJc w:val="left"/>
      <w:pPr>
        <w:ind w:left="4320" w:hanging="360"/>
      </w:pPr>
      <w:rPr>
        <w:rFonts w:ascii="Wingdings" w:hAnsi="Wingdings" w:hint="default"/>
      </w:rPr>
    </w:lvl>
    <w:lvl w:ilvl="6" w:tplc="E53A687E" w:tentative="1">
      <w:start w:val="1"/>
      <w:numFmt w:val="bullet"/>
      <w:lvlText w:val=""/>
      <w:lvlJc w:val="left"/>
      <w:pPr>
        <w:ind w:left="5040" w:hanging="360"/>
      </w:pPr>
      <w:rPr>
        <w:rFonts w:ascii="Symbol" w:hAnsi="Symbol" w:hint="default"/>
      </w:rPr>
    </w:lvl>
    <w:lvl w:ilvl="7" w:tplc="42F064C6" w:tentative="1">
      <w:start w:val="1"/>
      <w:numFmt w:val="bullet"/>
      <w:lvlText w:val="o"/>
      <w:lvlJc w:val="left"/>
      <w:pPr>
        <w:ind w:left="5760" w:hanging="360"/>
      </w:pPr>
      <w:rPr>
        <w:rFonts w:ascii="Courier New" w:hAnsi="Courier New" w:cs="Courier New" w:hint="default"/>
      </w:rPr>
    </w:lvl>
    <w:lvl w:ilvl="8" w:tplc="8B1C4676"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1799"/>
    <w:rsid w:val="00004668"/>
    <w:rsid w:val="00033C64"/>
    <w:rsid w:val="0004168B"/>
    <w:rsid w:val="000741B4"/>
    <w:rsid w:val="000811BB"/>
    <w:rsid w:val="00085CA0"/>
    <w:rsid w:val="000A2BE5"/>
    <w:rsid w:val="000B4921"/>
    <w:rsid w:val="000B7FB2"/>
    <w:rsid w:val="000D481D"/>
    <w:rsid w:val="000D6549"/>
    <w:rsid w:val="000E132D"/>
    <w:rsid w:val="000E24C8"/>
    <w:rsid w:val="001031CA"/>
    <w:rsid w:val="001351D4"/>
    <w:rsid w:val="001407F0"/>
    <w:rsid w:val="00140AC2"/>
    <w:rsid w:val="00154381"/>
    <w:rsid w:val="001A3700"/>
    <w:rsid w:val="001C4732"/>
    <w:rsid w:val="001E27E9"/>
    <w:rsid w:val="001E4415"/>
    <w:rsid w:val="001F256A"/>
    <w:rsid w:val="00210FC4"/>
    <w:rsid w:val="002128DC"/>
    <w:rsid w:val="002248DF"/>
    <w:rsid w:val="002324B1"/>
    <w:rsid w:val="0027162B"/>
    <w:rsid w:val="00276070"/>
    <w:rsid w:val="00276B28"/>
    <w:rsid w:val="00287C80"/>
    <w:rsid w:val="002A6446"/>
    <w:rsid w:val="002D65CE"/>
    <w:rsid w:val="002E2095"/>
    <w:rsid w:val="00304589"/>
    <w:rsid w:val="00304B58"/>
    <w:rsid w:val="00351563"/>
    <w:rsid w:val="00362216"/>
    <w:rsid w:val="00376154"/>
    <w:rsid w:val="00381F14"/>
    <w:rsid w:val="00394DC6"/>
    <w:rsid w:val="003A254E"/>
    <w:rsid w:val="003A32AF"/>
    <w:rsid w:val="003C5B10"/>
    <w:rsid w:val="003D406F"/>
    <w:rsid w:val="00412A6A"/>
    <w:rsid w:val="00437FFD"/>
    <w:rsid w:val="00451C25"/>
    <w:rsid w:val="00454D1A"/>
    <w:rsid w:val="00471C56"/>
    <w:rsid w:val="004A4AAB"/>
    <w:rsid w:val="004B59D5"/>
    <w:rsid w:val="004E189E"/>
    <w:rsid w:val="004F38C6"/>
    <w:rsid w:val="004F4B77"/>
    <w:rsid w:val="0051180A"/>
    <w:rsid w:val="00537CFC"/>
    <w:rsid w:val="00543E89"/>
    <w:rsid w:val="0056504A"/>
    <w:rsid w:val="0057747A"/>
    <w:rsid w:val="005A169B"/>
    <w:rsid w:val="005B68ED"/>
    <w:rsid w:val="00602BC7"/>
    <w:rsid w:val="00605C42"/>
    <w:rsid w:val="00624516"/>
    <w:rsid w:val="006261C4"/>
    <w:rsid w:val="00645A46"/>
    <w:rsid w:val="006538C0"/>
    <w:rsid w:val="00655267"/>
    <w:rsid w:val="006B2C75"/>
    <w:rsid w:val="006B3F93"/>
    <w:rsid w:val="006D3DF5"/>
    <w:rsid w:val="006D6792"/>
    <w:rsid w:val="006E2166"/>
    <w:rsid w:val="006F2D35"/>
    <w:rsid w:val="006F50BC"/>
    <w:rsid w:val="00710BE9"/>
    <w:rsid w:val="007130E4"/>
    <w:rsid w:val="00716E8C"/>
    <w:rsid w:val="00727C52"/>
    <w:rsid w:val="007712E7"/>
    <w:rsid w:val="00775832"/>
    <w:rsid w:val="007D41ED"/>
    <w:rsid w:val="00810272"/>
    <w:rsid w:val="008232A1"/>
    <w:rsid w:val="00823BB2"/>
    <w:rsid w:val="008613D4"/>
    <w:rsid w:val="00865754"/>
    <w:rsid w:val="008815D2"/>
    <w:rsid w:val="008908F3"/>
    <w:rsid w:val="008C78EF"/>
    <w:rsid w:val="008D57EA"/>
    <w:rsid w:val="008F0121"/>
    <w:rsid w:val="008F1979"/>
    <w:rsid w:val="00903281"/>
    <w:rsid w:val="009069FD"/>
    <w:rsid w:val="009737D5"/>
    <w:rsid w:val="00992256"/>
    <w:rsid w:val="00994716"/>
    <w:rsid w:val="009A1AE9"/>
    <w:rsid w:val="009B0BDD"/>
    <w:rsid w:val="009B0DF9"/>
    <w:rsid w:val="009B3F91"/>
    <w:rsid w:val="009D26C2"/>
    <w:rsid w:val="009E4B12"/>
    <w:rsid w:val="00A040D5"/>
    <w:rsid w:val="00A10C61"/>
    <w:rsid w:val="00A242E5"/>
    <w:rsid w:val="00A31342"/>
    <w:rsid w:val="00A3202D"/>
    <w:rsid w:val="00A46F6B"/>
    <w:rsid w:val="00A5191D"/>
    <w:rsid w:val="00A56B91"/>
    <w:rsid w:val="00A66887"/>
    <w:rsid w:val="00A8393A"/>
    <w:rsid w:val="00AB1357"/>
    <w:rsid w:val="00AB6443"/>
    <w:rsid w:val="00AC04DA"/>
    <w:rsid w:val="00AC3384"/>
    <w:rsid w:val="00AC5E8D"/>
    <w:rsid w:val="00AC60CE"/>
    <w:rsid w:val="00AE5CBB"/>
    <w:rsid w:val="00B03630"/>
    <w:rsid w:val="00B10777"/>
    <w:rsid w:val="00B11BCA"/>
    <w:rsid w:val="00B140AB"/>
    <w:rsid w:val="00B143C6"/>
    <w:rsid w:val="00B24C22"/>
    <w:rsid w:val="00B25827"/>
    <w:rsid w:val="00B37643"/>
    <w:rsid w:val="00B467A0"/>
    <w:rsid w:val="00B76778"/>
    <w:rsid w:val="00BD1C2F"/>
    <w:rsid w:val="00BD2C2D"/>
    <w:rsid w:val="00BF0583"/>
    <w:rsid w:val="00C237D1"/>
    <w:rsid w:val="00C33769"/>
    <w:rsid w:val="00C65663"/>
    <w:rsid w:val="00C81535"/>
    <w:rsid w:val="00C83A5F"/>
    <w:rsid w:val="00CA0C2D"/>
    <w:rsid w:val="00CB2F72"/>
    <w:rsid w:val="00CB6FDB"/>
    <w:rsid w:val="00CD3396"/>
    <w:rsid w:val="00CF1221"/>
    <w:rsid w:val="00D16C54"/>
    <w:rsid w:val="00D22182"/>
    <w:rsid w:val="00D34E08"/>
    <w:rsid w:val="00D4304E"/>
    <w:rsid w:val="00D65CD7"/>
    <w:rsid w:val="00D76640"/>
    <w:rsid w:val="00D838E1"/>
    <w:rsid w:val="00D84B40"/>
    <w:rsid w:val="00DA3740"/>
    <w:rsid w:val="00DB10A7"/>
    <w:rsid w:val="00DB6E19"/>
    <w:rsid w:val="00DC7934"/>
    <w:rsid w:val="00DF373E"/>
    <w:rsid w:val="00DF6BFA"/>
    <w:rsid w:val="00E2271E"/>
    <w:rsid w:val="00E23712"/>
    <w:rsid w:val="00E2486A"/>
    <w:rsid w:val="00E3046E"/>
    <w:rsid w:val="00E45119"/>
    <w:rsid w:val="00E56C48"/>
    <w:rsid w:val="00E74D5E"/>
    <w:rsid w:val="00E83196"/>
    <w:rsid w:val="00E87CB3"/>
    <w:rsid w:val="00EB2204"/>
    <w:rsid w:val="00EB4165"/>
    <w:rsid w:val="00EC693C"/>
    <w:rsid w:val="00EE17F8"/>
    <w:rsid w:val="00EE530F"/>
    <w:rsid w:val="00F03E8F"/>
    <w:rsid w:val="00F35F23"/>
    <w:rsid w:val="00F476A2"/>
    <w:rsid w:val="00F522E4"/>
    <w:rsid w:val="00F946DB"/>
    <w:rsid w:val="00FA0CFB"/>
    <w:rsid w:val="00FB2B7D"/>
    <w:rsid w:val="00FB6937"/>
    <w:rsid w:val="00FD143A"/>
    <w:rsid w:val="00FD4D33"/>
    <w:rsid w:val="00FF0626"/>
    <w:rsid w:val="00FF5BED"/>
    <w:rsid w:val="00FF5E92"/>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6F2D3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6F2D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4</TotalTime>
  <Pages>6</Pages>
  <Words>3522</Words>
  <Characters>2007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Hira Tauseef</cp:lastModifiedBy>
  <cp:revision>11</cp:revision>
  <dcterms:created xsi:type="dcterms:W3CDTF">2019-04-04T07:56:00Z</dcterms:created>
  <dcterms:modified xsi:type="dcterms:W3CDTF">2019-04-0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Ls7yqt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